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0393A" w14:textId="77777777" w:rsidR="00E55D1D" w:rsidRPr="00E14AAF" w:rsidRDefault="00E55D1D" w:rsidP="00E55D1D">
      <w:pPr>
        <w:pBdr>
          <w:top w:val="single" w:sz="2" w:space="0" w:color="E5E7EB"/>
          <w:left w:val="single" w:sz="2" w:space="0" w:color="E5E7EB"/>
          <w:bottom w:val="single" w:sz="2" w:space="0" w:color="E5E7EB"/>
          <w:right w:val="single" w:sz="2" w:space="0" w:color="E5E7EB"/>
        </w:pBdr>
        <w:spacing w:beforeAutospacing="1" w:after="100" w:afterAutospacing="1" w:line="240" w:lineRule="auto"/>
        <w:outlineLvl w:val="1"/>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Translating Research and Evidence</w:t>
      </w:r>
      <w:bookmarkStart w:id="0" w:name="translating_research_and_evidence"/>
      <w:bookmarkEnd w:id="0"/>
    </w:p>
    <w:p w14:paraId="52A41A97" w14:textId="56C9A1A0" w:rsidR="00756B80" w:rsidRPr="00E14AAF" w:rsidRDefault="00756B80" w:rsidP="00756B80">
      <w:pPr>
        <w:spacing w:after="150" w:line="300" w:lineRule="atLeast"/>
        <w:rPr>
          <w:rFonts w:eastAsia="Times New Roman"/>
          <w:color w:val="auto"/>
          <w:kern w:val="0"/>
          <w:sz w:val="21"/>
          <w:szCs w:val="21"/>
          <w:lang w:eastAsia="en-GB"/>
          <w14:ligatures w14:val="none"/>
        </w:rPr>
      </w:pPr>
      <w:r w:rsidRPr="00E14AAF">
        <w:rPr>
          <w:rFonts w:eastAsia="Times New Roman"/>
          <w:color w:val="auto"/>
          <w:kern w:val="0"/>
          <w:sz w:val="21"/>
          <w:szCs w:val="21"/>
          <w:lang w:eastAsia="en-GB"/>
          <w14:ligatures w14:val="none"/>
        </w:rPr>
        <w:t xml:space="preserve">How the </w:t>
      </w:r>
      <w:r w:rsidR="004470A2" w:rsidRPr="00E14AAF">
        <w:rPr>
          <w:rFonts w:eastAsia="Times New Roman"/>
          <w:color w:val="auto"/>
          <w:kern w:val="0"/>
          <w:sz w:val="21"/>
          <w:szCs w:val="21"/>
          <w:lang w:eastAsia="en-GB"/>
          <w14:ligatures w14:val="none"/>
        </w:rPr>
        <w:t>Health</w:t>
      </w:r>
      <w:r w:rsidRPr="00E14AAF">
        <w:rPr>
          <w:rFonts w:eastAsia="Times New Roman"/>
          <w:color w:val="auto"/>
          <w:kern w:val="0"/>
          <w:sz w:val="21"/>
          <w:szCs w:val="21"/>
          <w:lang w:eastAsia="en-GB"/>
          <w14:ligatures w14:val="none"/>
        </w:rPr>
        <w:t xml:space="preserve"> ‘Leader-as-coach’ benefits health leaders, their teams, peers, </w:t>
      </w:r>
      <w:proofErr w:type="gramStart"/>
      <w:r w:rsidRPr="00E14AAF">
        <w:rPr>
          <w:rFonts w:eastAsia="Times New Roman"/>
          <w:color w:val="auto"/>
          <w:kern w:val="0"/>
          <w:sz w:val="21"/>
          <w:szCs w:val="21"/>
          <w:lang w:eastAsia="en-GB"/>
          <w14:ligatures w14:val="none"/>
        </w:rPr>
        <w:t>organisation</w:t>
      </w:r>
      <w:proofErr w:type="gramEnd"/>
      <w:r w:rsidRPr="00E14AAF">
        <w:rPr>
          <w:rFonts w:eastAsia="Times New Roman"/>
          <w:color w:val="auto"/>
          <w:kern w:val="0"/>
          <w:sz w:val="21"/>
          <w:szCs w:val="21"/>
          <w:lang w:eastAsia="en-GB"/>
          <w14:ligatures w14:val="none"/>
        </w:rPr>
        <w:t xml:space="preserve"> and the system</w:t>
      </w:r>
    </w:p>
    <w:p w14:paraId="21038D97" w14:textId="77777777" w:rsidR="00961C8A" w:rsidRPr="00E14AAF" w:rsidRDefault="00961C8A" w:rsidP="00961C8A">
      <w:pPr>
        <w:rPr>
          <w:color w:val="auto"/>
          <w:szCs w:val="22"/>
        </w:rPr>
      </w:pPr>
      <w:r w:rsidRPr="00E14AAF">
        <w:rPr>
          <w:color w:val="auto"/>
          <w:szCs w:val="22"/>
        </w:rPr>
        <w:t>Dr Fiona Day</w:t>
      </w:r>
    </w:p>
    <w:p w14:paraId="205B8AF0" w14:textId="00D89DC8" w:rsidR="00961C8A" w:rsidRPr="00E14AAF" w:rsidRDefault="006B5EEA" w:rsidP="00961C8A">
      <w:pPr>
        <w:rPr>
          <w:color w:val="auto"/>
          <w:szCs w:val="22"/>
        </w:rPr>
      </w:pPr>
      <w:r w:rsidRPr="00E14AAF">
        <w:rPr>
          <w:color w:val="auto"/>
          <w:szCs w:val="22"/>
        </w:rPr>
        <w:t>1</w:t>
      </w:r>
      <w:r w:rsidR="00E10041" w:rsidRPr="00E14AAF">
        <w:rPr>
          <w:color w:val="auto"/>
          <w:szCs w:val="22"/>
        </w:rPr>
        <w:t>6</w:t>
      </w:r>
      <w:r w:rsidRPr="00E14AAF">
        <w:rPr>
          <w:color w:val="auto"/>
          <w:szCs w:val="22"/>
        </w:rPr>
        <w:t>.2.24</w:t>
      </w:r>
    </w:p>
    <w:p w14:paraId="1B7CDFD6" w14:textId="77777777" w:rsidR="00961C8A" w:rsidRPr="00E14AAF" w:rsidRDefault="00961C8A" w:rsidP="00961C8A">
      <w:pPr>
        <w:pStyle w:val="PlainText"/>
      </w:pPr>
    </w:p>
    <w:p w14:paraId="20A3C4A0" w14:textId="77777777" w:rsidR="00961C8A" w:rsidRPr="00E14AAF" w:rsidRDefault="00961C8A" w:rsidP="00961C8A">
      <w:pPr>
        <w:pStyle w:val="PlainText"/>
      </w:pPr>
      <w:r w:rsidRPr="00E14AAF">
        <w:t>Fiona Day</w:t>
      </w:r>
    </w:p>
    <w:p w14:paraId="45BAE439" w14:textId="77777777" w:rsidR="00961C8A" w:rsidRPr="00E14AAF" w:rsidRDefault="00961C8A" w:rsidP="00961C8A">
      <w:pPr>
        <w:pStyle w:val="PlainText"/>
      </w:pPr>
      <w:r w:rsidRPr="00E14AAF">
        <w:t>Fiona Day Consulting</w:t>
      </w:r>
    </w:p>
    <w:p w14:paraId="2DD23E18" w14:textId="77777777" w:rsidR="00961C8A" w:rsidRPr="00E14AAF" w:rsidRDefault="00961C8A" w:rsidP="00961C8A">
      <w:pPr>
        <w:pStyle w:val="PlainText"/>
      </w:pPr>
      <w:r w:rsidRPr="00E14AAF">
        <w:t>29 Harrogate Road</w:t>
      </w:r>
    </w:p>
    <w:p w14:paraId="75A4DAF5" w14:textId="77777777" w:rsidR="00961C8A" w:rsidRPr="00E14AAF" w:rsidRDefault="00961C8A" w:rsidP="00961C8A">
      <w:pPr>
        <w:pStyle w:val="PlainText"/>
      </w:pPr>
      <w:r w:rsidRPr="00E14AAF">
        <w:t>Leeds</w:t>
      </w:r>
    </w:p>
    <w:p w14:paraId="5070EAB4" w14:textId="77777777" w:rsidR="00961C8A" w:rsidRPr="00E14AAF" w:rsidRDefault="00961C8A" w:rsidP="00961C8A">
      <w:pPr>
        <w:pStyle w:val="PlainText"/>
      </w:pPr>
      <w:r w:rsidRPr="00E14AAF">
        <w:t>LS7 3PD</w:t>
      </w:r>
    </w:p>
    <w:p w14:paraId="16E8E56B" w14:textId="77777777" w:rsidR="00961C8A" w:rsidRPr="00E14AAF" w:rsidRDefault="00961C8A" w:rsidP="00961C8A">
      <w:pPr>
        <w:pStyle w:val="PlainText"/>
      </w:pPr>
    </w:p>
    <w:p w14:paraId="7FB5EE2B" w14:textId="77777777" w:rsidR="00961C8A" w:rsidRPr="00E14AAF" w:rsidRDefault="00E14AAF" w:rsidP="00961C8A">
      <w:pPr>
        <w:pStyle w:val="PlainText"/>
      </w:pPr>
      <w:hyperlink r:id="rId8" w:history="1">
        <w:r w:rsidR="00961C8A" w:rsidRPr="00E14AAF">
          <w:rPr>
            <w:rStyle w:val="Hyperlink"/>
            <w:color w:val="auto"/>
          </w:rPr>
          <w:t>fiona@fionadayconsulting.co.uk</w:t>
        </w:r>
      </w:hyperlink>
    </w:p>
    <w:p w14:paraId="017EDF96" w14:textId="77777777" w:rsidR="00961C8A" w:rsidRPr="00E14AAF" w:rsidRDefault="00961C8A" w:rsidP="00961C8A">
      <w:pPr>
        <w:pStyle w:val="PlainText"/>
      </w:pPr>
      <w:r w:rsidRPr="00E14AAF">
        <w:t>44 7913 917330</w:t>
      </w:r>
    </w:p>
    <w:p w14:paraId="7B54299F" w14:textId="77777777" w:rsidR="00961C8A" w:rsidRPr="00E14AAF" w:rsidRDefault="00961C8A" w:rsidP="00961C8A">
      <w:pPr>
        <w:pStyle w:val="PlainText"/>
      </w:pPr>
    </w:p>
    <w:p w14:paraId="3FFFE8A8" w14:textId="77777777" w:rsidR="00961C8A" w:rsidRPr="00E14AAF" w:rsidRDefault="00961C8A" w:rsidP="00961C8A">
      <w:pPr>
        <w:pStyle w:val="PlainText"/>
      </w:pPr>
    </w:p>
    <w:p w14:paraId="578D522A" w14:textId="77777777" w:rsidR="00961C8A" w:rsidRPr="00E14AAF" w:rsidRDefault="00961C8A" w:rsidP="00961C8A">
      <w:pPr>
        <w:pStyle w:val="PlainText"/>
      </w:pPr>
      <w:r w:rsidRPr="00E14AAF">
        <w:t>Key words</w:t>
      </w:r>
    </w:p>
    <w:p w14:paraId="63960CFE" w14:textId="77777777" w:rsidR="00961C8A" w:rsidRPr="00E14AAF" w:rsidRDefault="00961C8A" w:rsidP="00961C8A">
      <w:pPr>
        <w:numPr>
          <w:ilvl w:val="0"/>
          <w:numId w:val="9"/>
        </w:numPr>
        <w:shd w:val="clear" w:color="auto" w:fill="FFFFFF"/>
        <w:spacing w:before="100" w:beforeAutospacing="1" w:after="100" w:afterAutospacing="1" w:line="300" w:lineRule="atLeast"/>
        <w:ind w:left="1095"/>
        <w:rPr>
          <w:rFonts w:eastAsia="Times New Roman"/>
          <w:color w:val="auto"/>
          <w:sz w:val="21"/>
          <w:szCs w:val="21"/>
          <w:lang w:eastAsia="en-GB"/>
        </w:rPr>
      </w:pPr>
      <w:r w:rsidRPr="00E14AAF">
        <w:rPr>
          <w:rFonts w:eastAsia="Times New Roman"/>
          <w:b/>
          <w:bCs/>
          <w:color w:val="auto"/>
          <w:sz w:val="21"/>
          <w:szCs w:val="21"/>
          <w:lang w:eastAsia="en-GB"/>
        </w:rPr>
        <w:t>coaching</w:t>
      </w:r>
    </w:p>
    <w:p w14:paraId="0E7D5028" w14:textId="77777777" w:rsidR="00961C8A" w:rsidRPr="00E14AAF" w:rsidRDefault="00961C8A" w:rsidP="00961C8A">
      <w:pPr>
        <w:numPr>
          <w:ilvl w:val="0"/>
          <w:numId w:val="9"/>
        </w:numPr>
        <w:shd w:val="clear" w:color="auto" w:fill="FFFFFF"/>
        <w:spacing w:before="100" w:beforeAutospacing="1" w:after="100" w:afterAutospacing="1" w:line="300" w:lineRule="atLeast"/>
        <w:ind w:left="1095"/>
        <w:rPr>
          <w:rFonts w:eastAsia="Times New Roman"/>
          <w:color w:val="auto"/>
          <w:sz w:val="21"/>
          <w:szCs w:val="21"/>
          <w:lang w:eastAsia="en-GB"/>
        </w:rPr>
      </w:pPr>
      <w:r w:rsidRPr="00E14AAF">
        <w:rPr>
          <w:rFonts w:eastAsia="Times New Roman"/>
          <w:b/>
          <w:bCs/>
          <w:color w:val="auto"/>
          <w:sz w:val="21"/>
          <w:szCs w:val="21"/>
          <w:lang w:eastAsia="en-GB"/>
        </w:rPr>
        <w:t>clinical leadership</w:t>
      </w:r>
    </w:p>
    <w:p w14:paraId="7878C6E0" w14:textId="77777777" w:rsidR="00961C8A" w:rsidRPr="00E14AAF" w:rsidRDefault="00961C8A" w:rsidP="00961C8A">
      <w:pPr>
        <w:numPr>
          <w:ilvl w:val="0"/>
          <w:numId w:val="9"/>
        </w:numPr>
        <w:shd w:val="clear" w:color="auto" w:fill="FFFFFF"/>
        <w:spacing w:before="100" w:beforeAutospacing="1" w:after="100" w:afterAutospacing="1" w:line="300" w:lineRule="atLeast"/>
        <w:ind w:left="1095"/>
        <w:rPr>
          <w:rFonts w:eastAsia="Times New Roman"/>
          <w:color w:val="auto"/>
          <w:sz w:val="21"/>
          <w:szCs w:val="21"/>
          <w:lang w:eastAsia="en-GB"/>
        </w:rPr>
      </w:pPr>
      <w:r w:rsidRPr="00E14AAF">
        <w:rPr>
          <w:rFonts w:eastAsia="Times New Roman"/>
          <w:b/>
          <w:bCs/>
          <w:color w:val="auto"/>
          <w:sz w:val="21"/>
          <w:szCs w:val="21"/>
          <w:lang w:eastAsia="en-GB"/>
        </w:rPr>
        <w:t>medical leadership</w:t>
      </w:r>
    </w:p>
    <w:p w14:paraId="4C726FFE" w14:textId="77777777" w:rsidR="00961C8A" w:rsidRPr="00E14AAF" w:rsidRDefault="00961C8A" w:rsidP="00961C8A">
      <w:pPr>
        <w:pStyle w:val="PlainText"/>
      </w:pPr>
    </w:p>
    <w:p w14:paraId="5D3F3D69" w14:textId="18A3F721" w:rsidR="00961C8A" w:rsidRPr="00E14AAF" w:rsidRDefault="00961C8A" w:rsidP="00961C8A">
      <w:pPr>
        <w:pStyle w:val="PlainText"/>
      </w:pPr>
      <w:r w:rsidRPr="00E14AAF">
        <w:t xml:space="preserve">word count </w:t>
      </w:r>
      <w:r w:rsidR="00052E2B" w:rsidRPr="00E14AAF">
        <w:t>36</w:t>
      </w:r>
      <w:r w:rsidR="009E2EA4" w:rsidRPr="00E14AAF">
        <w:t>41</w:t>
      </w:r>
    </w:p>
    <w:p w14:paraId="5E23D2B0" w14:textId="77777777" w:rsidR="00961C8A" w:rsidRPr="00E14AAF" w:rsidRDefault="00961C8A" w:rsidP="00961C8A">
      <w:pPr>
        <w:pStyle w:val="PlainText"/>
      </w:pPr>
    </w:p>
    <w:p w14:paraId="1F569935" w14:textId="77777777" w:rsidR="00961C8A" w:rsidRPr="00E14AAF" w:rsidRDefault="00961C8A" w:rsidP="00961C8A">
      <w:pPr>
        <w:pStyle w:val="PlainText"/>
      </w:pPr>
      <w:r w:rsidRPr="00E14AAF">
        <w:t xml:space="preserve">Competing interests </w:t>
      </w:r>
    </w:p>
    <w:p w14:paraId="584055FA" w14:textId="77777777" w:rsidR="00961C8A" w:rsidRPr="00E14AAF" w:rsidRDefault="00961C8A" w:rsidP="00961C8A">
      <w:pPr>
        <w:pStyle w:val="PlainText"/>
      </w:pPr>
      <w:r w:rsidRPr="00E14AAF">
        <w:t>Fiona Day has submitted a conflicts of interest form.</w:t>
      </w:r>
    </w:p>
    <w:p w14:paraId="372F3BDA" w14:textId="77777777" w:rsidR="00961C8A" w:rsidRPr="00E14AAF" w:rsidRDefault="00961C8A" w:rsidP="00961C8A">
      <w:pPr>
        <w:pStyle w:val="PlainText"/>
      </w:pPr>
    </w:p>
    <w:p w14:paraId="2A17E07B" w14:textId="77777777" w:rsidR="00961C8A" w:rsidRPr="00E14AAF" w:rsidRDefault="00961C8A" w:rsidP="00961C8A">
      <w:pPr>
        <w:pStyle w:val="PlainText"/>
      </w:pPr>
      <w:r w:rsidRPr="00E14AAF">
        <w:t>Ethics approval statements – n/a</w:t>
      </w:r>
    </w:p>
    <w:p w14:paraId="710B90B1" w14:textId="77777777" w:rsidR="00961C8A" w:rsidRPr="00E14AAF" w:rsidRDefault="00961C8A" w:rsidP="00961C8A">
      <w:pPr>
        <w:pStyle w:val="PlainText"/>
      </w:pPr>
      <w:r w:rsidRPr="00E14AAF">
        <w:t>Funding: n/a</w:t>
      </w:r>
    </w:p>
    <w:p w14:paraId="0BF1F0A4" w14:textId="77777777" w:rsidR="005B0A55" w:rsidRPr="00E14AAF" w:rsidRDefault="005B0A55" w:rsidP="00961C8A">
      <w:pPr>
        <w:pStyle w:val="PlainText"/>
      </w:pPr>
    </w:p>
    <w:p w14:paraId="2DFE8F7D" w14:textId="77777777" w:rsidR="005B0A55" w:rsidRPr="00E14AAF" w:rsidRDefault="005B0A55" w:rsidP="005B0A55">
      <w:pPr>
        <w:pStyle w:val="PlainText"/>
      </w:pPr>
      <w:r w:rsidRPr="00E14AAF">
        <w:t xml:space="preserve">Acknowledgements: The Author gratefully acknowledges the time and efforts of the </w:t>
      </w:r>
      <w:proofErr w:type="spellStart"/>
      <w:r w:rsidRPr="00E14AAF">
        <w:t>Reviwers</w:t>
      </w:r>
      <w:proofErr w:type="spellEnd"/>
      <w:r w:rsidRPr="00E14AAF">
        <w:t xml:space="preserve"> and Editors in order to progress the development of this paper.</w:t>
      </w:r>
    </w:p>
    <w:p w14:paraId="6D88F7F3" w14:textId="77777777" w:rsidR="005B0A55" w:rsidRPr="00E14AAF" w:rsidRDefault="005B0A55" w:rsidP="00961C8A">
      <w:pPr>
        <w:pStyle w:val="PlainText"/>
      </w:pPr>
    </w:p>
    <w:p w14:paraId="63BAD77A" w14:textId="77777777" w:rsidR="00961C8A" w:rsidRPr="00E14AAF" w:rsidRDefault="00961C8A" w:rsidP="00961C8A">
      <w:pPr>
        <w:pStyle w:val="PlainText"/>
      </w:pPr>
    </w:p>
    <w:p w14:paraId="11E942DB" w14:textId="3EDC55DE" w:rsidR="00961C8A" w:rsidRPr="00E14AAF" w:rsidRDefault="0041288A" w:rsidP="00961C8A">
      <w:pPr>
        <w:rPr>
          <w:color w:val="auto"/>
        </w:rPr>
      </w:pPr>
      <w:r w:rsidRPr="00E14AAF">
        <w:rPr>
          <w:color w:val="auto"/>
        </w:rPr>
        <w:t>ABSTRACT</w:t>
      </w:r>
    </w:p>
    <w:p w14:paraId="2D9868E6" w14:textId="77777777" w:rsidR="00BC140F" w:rsidRPr="00E14AAF" w:rsidRDefault="00BC140F" w:rsidP="00BC140F">
      <w:pPr>
        <w:rPr>
          <w:color w:val="auto"/>
        </w:rPr>
      </w:pPr>
      <w:r w:rsidRPr="00E14AAF">
        <w:rPr>
          <w:color w:val="auto"/>
        </w:rPr>
        <w:t xml:space="preserve">One of the main ways which health leaders at all levels can be developed on a daily basis has been neglected by clinical leadership research, and by the research community generally, relating to the leader consciously using evidence-based coaching skills to positively impact their direct reports, team members, peers, </w:t>
      </w:r>
      <w:proofErr w:type="gramStart"/>
      <w:r w:rsidRPr="00E14AAF">
        <w:rPr>
          <w:color w:val="auto"/>
        </w:rPr>
        <w:t>organisations</w:t>
      </w:r>
      <w:proofErr w:type="gramEnd"/>
      <w:r w:rsidRPr="00E14AAF">
        <w:rPr>
          <w:color w:val="auto"/>
        </w:rPr>
        <w:t xml:space="preserve"> and the wider system in the context of their vocational role, as ‘Leader-as-coach’.  </w:t>
      </w:r>
    </w:p>
    <w:p w14:paraId="4AFD08E9" w14:textId="77777777" w:rsidR="00BC140F" w:rsidRPr="00E14AAF" w:rsidRDefault="00BC140F" w:rsidP="00BC140F">
      <w:pPr>
        <w:rPr>
          <w:color w:val="auto"/>
        </w:rPr>
      </w:pPr>
      <w:r w:rsidRPr="00E14AAF">
        <w:rPr>
          <w:color w:val="auto"/>
        </w:rPr>
        <w:t>This paper summarises the research on the role of ‘Leader-as-coach</w:t>
      </w:r>
      <w:proofErr w:type="gramStart"/>
      <w:r w:rsidRPr="00E14AAF">
        <w:rPr>
          <w:color w:val="auto"/>
        </w:rPr>
        <w:t>’, and</w:t>
      </w:r>
      <w:proofErr w:type="gramEnd"/>
      <w:r w:rsidRPr="00E14AAF">
        <w:rPr>
          <w:color w:val="auto"/>
        </w:rPr>
        <w:t xml:space="preserve"> translates the learning from this into the practice of clinical leadership development. </w:t>
      </w:r>
    </w:p>
    <w:p w14:paraId="684BA5D0" w14:textId="3FE6F4E9" w:rsidR="00BC140F" w:rsidRPr="00E14AAF" w:rsidRDefault="00BC140F" w:rsidP="00BC140F">
      <w:pPr>
        <w:rPr>
          <w:color w:val="auto"/>
        </w:rPr>
      </w:pPr>
      <w:r w:rsidRPr="00E14AAF">
        <w:rPr>
          <w:color w:val="auto"/>
        </w:rPr>
        <w:t>Line managers are increasingly expected to use a coaching approach and are in an ideal position to do so. While there are many similarities with professional external coaching, the behaviours of the ‘Leader-as-coach’ are also not identical</w:t>
      </w:r>
      <w:r w:rsidR="00094B37" w:rsidRPr="00E14AAF">
        <w:rPr>
          <w:color w:val="auto"/>
        </w:rPr>
        <w:t xml:space="preserve"> and multiple ethical issues can arise</w:t>
      </w:r>
      <w:r w:rsidRPr="00E14AAF">
        <w:rPr>
          <w:color w:val="auto"/>
        </w:rPr>
        <w:t xml:space="preserve">.  </w:t>
      </w:r>
    </w:p>
    <w:p w14:paraId="39250E3B" w14:textId="4F2E9A77" w:rsidR="00BC140F" w:rsidRPr="00E14AAF" w:rsidRDefault="00BC140F" w:rsidP="00BC140F">
      <w:pPr>
        <w:rPr>
          <w:color w:val="auto"/>
        </w:rPr>
      </w:pPr>
      <w:r w:rsidRPr="00E14AAF">
        <w:rPr>
          <w:color w:val="auto"/>
        </w:rPr>
        <w:lastRenderedPageBreak/>
        <w:t>There is no consistent academic definition to describe the behaviours of coaching in the context of a leader’s vocational role</w:t>
      </w:r>
      <w:r w:rsidR="00427795" w:rsidRPr="00E14AAF">
        <w:rPr>
          <w:color w:val="auto"/>
        </w:rPr>
        <w:t>, nor yet specific competencies for training</w:t>
      </w:r>
      <w:r w:rsidR="002B10AA" w:rsidRPr="00E14AAF">
        <w:rPr>
          <w:color w:val="auto"/>
        </w:rPr>
        <w:t xml:space="preserve"> or supervision</w:t>
      </w:r>
      <w:r w:rsidR="00427795" w:rsidRPr="00E14AAF">
        <w:rPr>
          <w:color w:val="auto"/>
        </w:rPr>
        <w:t xml:space="preserve"> purposes</w:t>
      </w:r>
      <w:r w:rsidRPr="00E14AAF">
        <w:rPr>
          <w:color w:val="auto"/>
        </w:rPr>
        <w:t xml:space="preserve">. </w:t>
      </w:r>
    </w:p>
    <w:p w14:paraId="421766F9" w14:textId="5D9FB5F6" w:rsidR="0041288A" w:rsidRPr="00E14AAF" w:rsidRDefault="00BC140F" w:rsidP="00BC140F">
      <w:pPr>
        <w:rPr>
          <w:color w:val="auto"/>
        </w:rPr>
      </w:pPr>
      <w:r w:rsidRPr="00E14AAF">
        <w:rPr>
          <w:color w:val="auto"/>
        </w:rPr>
        <w:t xml:space="preserve">The outcomes are summarised from the known literature in this field. Individual and system challenges are then </w:t>
      </w:r>
      <w:proofErr w:type="gramStart"/>
      <w:r w:rsidRPr="00E14AAF">
        <w:rPr>
          <w:color w:val="auto"/>
        </w:rPr>
        <w:t>discussed</w:t>
      </w:r>
      <w:proofErr w:type="gramEnd"/>
      <w:r w:rsidRPr="00E14AAF">
        <w:rPr>
          <w:color w:val="auto"/>
        </w:rPr>
        <w:t xml:space="preserve"> and conclusions are drawn about what this research means in practice for clinical leaders and their systems.</w:t>
      </w:r>
    </w:p>
    <w:p w14:paraId="18590636" w14:textId="52F058B1" w:rsidR="002C4AA4" w:rsidRPr="00E14AAF" w:rsidRDefault="00E10B7B">
      <w:pPr>
        <w:rPr>
          <w:b/>
          <w:bCs/>
          <w:color w:val="auto"/>
          <w:szCs w:val="22"/>
        </w:rPr>
      </w:pPr>
      <w:r w:rsidRPr="00E14AAF">
        <w:rPr>
          <w:b/>
          <w:bCs/>
          <w:color w:val="auto"/>
          <w:szCs w:val="22"/>
        </w:rPr>
        <w:t>1.0</w:t>
      </w:r>
      <w:r w:rsidRPr="00E14AAF">
        <w:rPr>
          <w:b/>
          <w:bCs/>
          <w:color w:val="auto"/>
          <w:szCs w:val="22"/>
        </w:rPr>
        <w:tab/>
      </w:r>
      <w:r w:rsidR="002C4AA4" w:rsidRPr="00E14AAF">
        <w:rPr>
          <w:b/>
          <w:bCs/>
          <w:color w:val="auto"/>
          <w:szCs w:val="22"/>
        </w:rPr>
        <w:t>Introduction</w:t>
      </w:r>
    </w:p>
    <w:p w14:paraId="5F9D2348" w14:textId="16D63860" w:rsidR="00216F0E" w:rsidRPr="00E14AAF" w:rsidRDefault="00B44E22" w:rsidP="00216F0E">
      <w:pPr>
        <w:rPr>
          <w:color w:val="auto"/>
          <w:szCs w:val="22"/>
        </w:rPr>
      </w:pPr>
      <w:r w:rsidRPr="00E14AAF">
        <w:rPr>
          <w:color w:val="auto"/>
          <w:szCs w:val="22"/>
        </w:rPr>
        <w:t xml:space="preserve">Improving population and individual health outcomes requires </w:t>
      </w:r>
      <w:r w:rsidR="00AA1927" w:rsidRPr="00E14AAF">
        <w:rPr>
          <w:color w:val="auto"/>
          <w:szCs w:val="22"/>
        </w:rPr>
        <w:t>effective</w:t>
      </w:r>
      <w:r w:rsidR="00234253" w:rsidRPr="00E14AAF">
        <w:rPr>
          <w:color w:val="auto"/>
          <w:szCs w:val="22"/>
        </w:rPr>
        <w:t xml:space="preserve"> </w:t>
      </w:r>
      <w:r w:rsidR="00AA1927" w:rsidRPr="00E14AAF">
        <w:rPr>
          <w:color w:val="auto"/>
          <w:szCs w:val="22"/>
        </w:rPr>
        <w:t>leadership</w:t>
      </w:r>
      <w:r w:rsidR="00A051D9" w:rsidRPr="00E14AAF">
        <w:rPr>
          <w:color w:val="auto"/>
          <w:szCs w:val="22"/>
        </w:rPr>
        <w:t xml:space="preserve"> of </w:t>
      </w:r>
      <w:r w:rsidR="00B46075" w:rsidRPr="00E14AAF">
        <w:rPr>
          <w:color w:val="auto"/>
          <w:szCs w:val="22"/>
        </w:rPr>
        <w:t xml:space="preserve">individuals, </w:t>
      </w:r>
      <w:r w:rsidR="00A051D9" w:rsidRPr="00E14AAF">
        <w:rPr>
          <w:color w:val="auto"/>
          <w:szCs w:val="22"/>
        </w:rPr>
        <w:t>teams, organisations, and systems</w:t>
      </w:r>
      <w:r w:rsidR="00174E17" w:rsidRPr="00E14AAF">
        <w:rPr>
          <w:color w:val="auto"/>
          <w:szCs w:val="22"/>
        </w:rPr>
        <w:t xml:space="preserve"> by clinical and public health leaders</w:t>
      </w:r>
      <w:r w:rsidR="00A051D9" w:rsidRPr="00E14AAF">
        <w:rPr>
          <w:color w:val="auto"/>
          <w:szCs w:val="22"/>
        </w:rPr>
        <w:t xml:space="preserve"> </w:t>
      </w:r>
      <w:r w:rsidRPr="00E14AAF">
        <w:rPr>
          <w:color w:val="auto"/>
          <w:szCs w:val="22"/>
        </w:rPr>
        <w:fldChar w:fldCharType="begin"/>
      </w:r>
      <w:r w:rsidR="00042EB4" w:rsidRPr="00E14AAF">
        <w:rPr>
          <w:color w:val="auto"/>
          <w:szCs w:val="22"/>
        </w:rPr>
        <w:instrText xml:space="preserve"> ADDIN ZOTERO_ITEM CSL_CITATION {"citationID":"tsYyvlnX","properties":{"formattedCitation":"(1\\uc0\\u8211{}4)","plainCitation":"(1–4)","noteIndex":0},"citationItems":[{"id":134,"uris":["http://zotero.org/users/9417809/items/N4F86ZEH"],"itemData":{"id":134,"type":"book","event-place":"London","language":"en","publisher":"NHS Leadership Academy","publisher-place":"London","source":"Zotero","title":"Towards a New Model of Leadership for the NHS","URL":"https://www.leadershipacademy.nhs.uk/wp-content/uploads/dlm_uploads/2014/10/Towards-a-New-Model-of-Leadership-2013.pdf","author":[{"family":"Storey","given":"John"},{"family":"Holti","given":"Richard"}],"issued":{"date-parts":[["2013"]]}}},{"id":127,"uris":["http://zotero.org/users/9417809/items/65KEZMYP"],"itemData":{"id":127,"type":"article-journal","abstract":"Physicians are often asked to assume leadership roles in their practices, hospitals, and academic departments. These positions can be excellent leverage points for improvement of health care quality. To make optimal use of these opportunities, physicians must learn how to lead. This paper is intended to be a primer for physicians who are asked to lead and want to learn how to lead well. A body of knowledge that physician-leaders should acquire is described, and case examples are used to address such topics as the nature of leadership, the relation between leadership and management, and ways in which physicians might approach a new leadership assignment. Guidelines for physicians who must play the role of followers are offered, and challenges that physicians who lead other physicians may face are described.","container-title":"Annals of Internal Medicine","DOI":"10.7326/0003-4819-128-10-199805150-00007","ISSN":"0003-4819","issue":"10","journalAbbreviation":"Ann Intern Med","language":"eng","note":"PMID: 9599196","page":"833-838","source":"PubMed","title":"Physicians as leaders in the improvement of health care systems","volume":"128","author":[{"family":"Reinertsen","given":"J. L."}],"issued":{"date-parts":[["1998"]]}}},{"id":129,"uris":["http://zotero.org/users/9417809/items/AI7PKSXQ"],"itemData":{"id":129,"type":"article-journal","abstract":"With heightened emphasis on the imperatives to improve the quality and efficiency of healthcare delivered in U.S. hospitals and health systems, healthcare managers are challenged to consider innovative approaches to address these issues. Leadership development programs are increasingly common offerings within healthcare organizations, but linking such initiatives to quality and efficiency improvement programs remains rare. This article uses data from three qualitative studies of leadership development in healthcare to answer the question, \"What opportunities might exist to use leadership development programs to improve quality and efficiency?\" Interviews from 200 individuals were conducted between September 2003 and December 2007 with hospital and health system managers and executives, academic experts, consultants, individuals representing associations and vendors of leadership development programs, and program participants. Analyses of these data showed that leadership development programs provide four important opportunities to improve quality and efficiency in healthcare: (1) by increasing the caliber of the workforce, (2) by enhancing efficiency in the organization's education and development activities, (3) by reducing turnover and related expenses, and (4) by focusing organizational attention on specific strategic priorities. Several concrete examples of how to leverage leadership development in these ways are provided to help managers consider how to apply these research findings. Healthcare managers can use the results reported from these studies to extend the reach of current leadership development programs or to inform the design of new initiatives that focus specifically on quality and efficiency improvement. Although quantitative metrics are required to measure definitive improvements in quality and efficiency in healthcare, these qualitative data highlight opportunities through which leadership development initiatives can contribute to improvement efforts.","container-title":"Journal of Healthcare Management / American College of Healthcare Executives","ISSN":"1096-9012","issue":"5","journalAbbreviation":"J Healthc Manag","language":"eng","note":"PMID: 18856137","page":"319-31; discussion 331-2","source":"PubMed","title":"Using leadership development programs to improve quality and efficiency in healthcare","volume":"53","author":[{"family":"McAlearney","given":"Ann Scheck"}],"issued":{"date-parts":[["2008"]]}}},{"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schema":"https://github.com/citation-style-language/schema/raw/master/csl-citation.json"} </w:instrText>
      </w:r>
      <w:r w:rsidRPr="00E14AAF">
        <w:rPr>
          <w:color w:val="auto"/>
          <w:szCs w:val="22"/>
        </w:rPr>
        <w:fldChar w:fldCharType="separate"/>
      </w:r>
      <w:r w:rsidR="00AA1927" w:rsidRPr="00E14AAF">
        <w:rPr>
          <w:color w:val="auto"/>
          <w:kern w:val="0"/>
          <w:szCs w:val="22"/>
        </w:rPr>
        <w:t>(1–4)</w:t>
      </w:r>
      <w:r w:rsidRPr="00E14AAF">
        <w:rPr>
          <w:color w:val="auto"/>
          <w:szCs w:val="22"/>
        </w:rPr>
        <w:fldChar w:fldCharType="end"/>
      </w:r>
      <w:r w:rsidRPr="00E14AAF">
        <w:rPr>
          <w:color w:val="auto"/>
          <w:szCs w:val="22"/>
        </w:rPr>
        <w:t xml:space="preserve">. </w:t>
      </w:r>
    </w:p>
    <w:p w14:paraId="2F3D4071" w14:textId="532BF3CD" w:rsidR="00B44E22" w:rsidRPr="00E14AAF" w:rsidRDefault="00216F0E" w:rsidP="00B44E22">
      <w:pPr>
        <w:rPr>
          <w:iCs/>
          <w:color w:val="auto"/>
          <w:szCs w:val="22"/>
        </w:rPr>
      </w:pPr>
      <w:r w:rsidRPr="00E14AAF">
        <w:rPr>
          <w:color w:val="auto"/>
          <w:szCs w:val="22"/>
        </w:rPr>
        <w:t xml:space="preserve">Four systematic reviews </w:t>
      </w:r>
      <w:r w:rsidR="00F454D9" w:rsidRPr="00E14AAF">
        <w:rPr>
          <w:color w:val="auto"/>
          <w:szCs w:val="22"/>
        </w:rPr>
        <w:t xml:space="preserve">have </w:t>
      </w:r>
      <w:r w:rsidRPr="00E14AAF">
        <w:rPr>
          <w:color w:val="auto"/>
          <w:szCs w:val="22"/>
        </w:rPr>
        <w:t>explor</w:t>
      </w:r>
      <w:r w:rsidR="00F454D9" w:rsidRPr="00E14AAF">
        <w:rPr>
          <w:color w:val="auto"/>
          <w:szCs w:val="22"/>
        </w:rPr>
        <w:t>ed</w:t>
      </w:r>
      <w:r w:rsidRPr="00E14AAF">
        <w:rPr>
          <w:color w:val="auto"/>
          <w:szCs w:val="22"/>
        </w:rPr>
        <w:t xml:space="preserve"> the impact of medical leadership development interventions on improving skills development and/ or technical and conceptual knowledge</w:t>
      </w:r>
      <w:r w:rsidR="00F454D9" w:rsidRPr="00E14AAF">
        <w:rPr>
          <w:color w:val="auto"/>
          <w:szCs w:val="22"/>
        </w:rPr>
        <w:t>, and</w:t>
      </w:r>
      <w:r w:rsidRPr="00E14AAF">
        <w:rPr>
          <w:color w:val="auto"/>
          <w:szCs w:val="22"/>
        </w:rPr>
        <w:t xml:space="preserve"> demonstrated benefit</w:t>
      </w:r>
      <w:r w:rsidR="00F454D9" w:rsidRPr="00E14AAF">
        <w:rPr>
          <w:color w:val="auto"/>
          <w:szCs w:val="22"/>
        </w:rPr>
        <w:t>s</w:t>
      </w:r>
      <w:r w:rsidRPr="00E14AAF">
        <w:rPr>
          <w:color w:val="auto"/>
          <w:szCs w:val="22"/>
        </w:rPr>
        <w:t xml:space="preserve"> at individual, clinical, and organisational levels</w:t>
      </w:r>
      <w:r w:rsidR="00471149" w:rsidRPr="00E14AAF">
        <w:rPr>
          <w:color w:val="auto"/>
          <w:szCs w:val="22"/>
        </w:rPr>
        <w:t xml:space="preserve"> </w:t>
      </w:r>
      <w:r w:rsidRPr="00E14AAF">
        <w:rPr>
          <w:color w:val="auto"/>
          <w:szCs w:val="22"/>
        </w:rPr>
        <w:fldChar w:fldCharType="begin"/>
      </w:r>
      <w:r w:rsidR="00042EB4" w:rsidRPr="00E14AAF">
        <w:rPr>
          <w:color w:val="auto"/>
          <w:szCs w:val="22"/>
        </w:rPr>
        <w:instrText xml:space="preserve"> ADDIN ZOTERO_ITEM CSL_CITATION {"citationID":"4lQi9RrV","properties":{"formattedCitation":"(4\\uc0\\u8211{}7)","plainCitation":"(4–7)","noteIndex":0},"citationItems":[{"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Pr="00E14AAF">
        <w:rPr>
          <w:color w:val="auto"/>
          <w:szCs w:val="22"/>
        </w:rPr>
        <w:fldChar w:fldCharType="separate"/>
      </w:r>
      <w:r w:rsidR="00B40CD7" w:rsidRPr="00E14AAF">
        <w:rPr>
          <w:color w:val="auto"/>
          <w:kern w:val="0"/>
          <w:szCs w:val="24"/>
        </w:rPr>
        <w:t>(4–7)</w:t>
      </w:r>
      <w:r w:rsidRPr="00E14AAF">
        <w:rPr>
          <w:color w:val="auto"/>
          <w:szCs w:val="22"/>
        </w:rPr>
        <w:fldChar w:fldCharType="end"/>
      </w:r>
      <w:r w:rsidRPr="00E14AAF">
        <w:rPr>
          <w:color w:val="auto"/>
          <w:szCs w:val="22"/>
        </w:rPr>
        <w:t>. These systematic reviews describe intervention methods ranging from large group didactic lectures, interactive plenary seminars</w:t>
      </w:r>
      <w:r w:rsidR="009715A3" w:rsidRPr="00E14AAF">
        <w:rPr>
          <w:color w:val="auto"/>
          <w:szCs w:val="22"/>
        </w:rPr>
        <w:t>,</w:t>
      </w:r>
      <w:r w:rsidRPr="00E14AAF">
        <w:rPr>
          <w:color w:val="auto"/>
          <w:szCs w:val="22"/>
        </w:rPr>
        <w:t xml:space="preserve"> to individual (</w:t>
      </w:r>
      <w:r w:rsidR="00FE59E1" w:rsidRPr="00E14AAF">
        <w:rPr>
          <w:color w:val="auto"/>
          <w:szCs w:val="22"/>
        </w:rPr>
        <w:t>one-to-one</w:t>
      </w:r>
      <w:r w:rsidRPr="00E14AAF">
        <w:rPr>
          <w:color w:val="auto"/>
          <w:szCs w:val="22"/>
        </w:rPr>
        <w:t>) coaching and mentoring</w:t>
      </w:r>
      <w:r w:rsidR="00FE6FB5" w:rsidRPr="00E14AAF">
        <w:rPr>
          <w:color w:val="auto"/>
          <w:szCs w:val="22"/>
        </w:rPr>
        <w:t xml:space="preserve">. Greater efficacy was found for interventions addressing individual learning needs compared with a generic approach. An </w:t>
      </w:r>
      <w:r w:rsidRPr="00E14AAF">
        <w:rPr>
          <w:color w:val="auto"/>
          <w:szCs w:val="22"/>
        </w:rPr>
        <w:t>amplified positive effect</w:t>
      </w:r>
      <w:r w:rsidR="00FE6FB5" w:rsidRPr="00E14AAF">
        <w:rPr>
          <w:color w:val="auto"/>
          <w:szCs w:val="22"/>
        </w:rPr>
        <w:t xml:space="preserve"> was seen</w:t>
      </w:r>
      <w:r w:rsidRPr="00E14AAF">
        <w:rPr>
          <w:color w:val="auto"/>
          <w:szCs w:val="22"/>
        </w:rPr>
        <w:t xml:space="preserve"> when multiple interventions were used in combination</w:t>
      </w:r>
      <w:r w:rsidRPr="00E14AAF">
        <w:rPr>
          <w:i/>
          <w:iCs/>
          <w:color w:val="auto"/>
          <w:szCs w:val="22"/>
        </w:rPr>
        <w:t xml:space="preserve"> </w:t>
      </w:r>
      <w:r w:rsidRPr="00E14AAF">
        <w:rPr>
          <w:iCs/>
          <w:color w:val="auto"/>
          <w:szCs w:val="22"/>
        </w:rPr>
        <w:fldChar w:fldCharType="begin"/>
      </w:r>
      <w:r w:rsidR="00455B06" w:rsidRPr="00E14AAF">
        <w:rPr>
          <w:iCs/>
          <w:color w:val="auto"/>
          <w:szCs w:val="22"/>
        </w:rPr>
        <w:instrText xml:space="preserve"> ADDIN ZOTERO_ITEM CSL_CITATION {"citationID":"u8bR9GsH","properties":{"formattedCitation":"(4\\uc0\\u8211{}7)","plainCitation":"(4–7)","noteIndex":0},"citationItems":[{"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Pr="00E14AAF">
        <w:rPr>
          <w:iCs/>
          <w:color w:val="auto"/>
          <w:szCs w:val="22"/>
        </w:rPr>
        <w:fldChar w:fldCharType="separate"/>
      </w:r>
      <w:r w:rsidR="00455B06" w:rsidRPr="00E14AAF">
        <w:rPr>
          <w:color w:val="auto"/>
          <w:kern w:val="0"/>
          <w:szCs w:val="24"/>
        </w:rPr>
        <w:t>(4–7)</w:t>
      </w:r>
      <w:r w:rsidRPr="00E14AAF">
        <w:rPr>
          <w:iCs/>
          <w:color w:val="auto"/>
          <w:szCs w:val="22"/>
        </w:rPr>
        <w:fldChar w:fldCharType="end"/>
      </w:r>
      <w:r w:rsidRPr="00E14AAF">
        <w:rPr>
          <w:iCs/>
          <w:color w:val="auto"/>
          <w:szCs w:val="22"/>
        </w:rPr>
        <w:t>.</w:t>
      </w:r>
    </w:p>
    <w:p w14:paraId="771DCC95" w14:textId="5834D351" w:rsidR="000D2381" w:rsidRPr="00E14AAF" w:rsidRDefault="00444F59" w:rsidP="000D2381">
      <w:pPr>
        <w:rPr>
          <w:color w:val="auto"/>
          <w:szCs w:val="22"/>
        </w:rPr>
      </w:pPr>
      <w:r w:rsidRPr="00E14AAF">
        <w:rPr>
          <w:color w:val="auto"/>
          <w:szCs w:val="22"/>
        </w:rPr>
        <w:t xml:space="preserve">There is now a significant and growing body of </w:t>
      </w:r>
      <w:r w:rsidR="006C737B" w:rsidRPr="00E14AAF">
        <w:rPr>
          <w:color w:val="auto"/>
          <w:szCs w:val="22"/>
        </w:rPr>
        <w:t xml:space="preserve">evidence </w:t>
      </w:r>
      <w:r w:rsidR="00CD0BB4" w:rsidRPr="00E14AAF">
        <w:rPr>
          <w:color w:val="auto"/>
          <w:szCs w:val="22"/>
        </w:rPr>
        <w:t xml:space="preserve">that </w:t>
      </w:r>
      <w:r w:rsidR="00FE59E1" w:rsidRPr="00E14AAF">
        <w:rPr>
          <w:color w:val="auto"/>
          <w:szCs w:val="22"/>
        </w:rPr>
        <w:t>one-to-one</w:t>
      </w:r>
      <w:r w:rsidRPr="00E14AAF">
        <w:rPr>
          <w:color w:val="auto"/>
          <w:szCs w:val="22"/>
        </w:rPr>
        <w:t xml:space="preserve"> </w:t>
      </w:r>
      <w:r w:rsidR="006C737B" w:rsidRPr="00E14AAF">
        <w:rPr>
          <w:color w:val="auto"/>
          <w:szCs w:val="22"/>
        </w:rPr>
        <w:t xml:space="preserve">leadership coaching </w:t>
      </w:r>
      <w:r w:rsidR="007F0A49" w:rsidRPr="00E14AAF">
        <w:rPr>
          <w:color w:val="auto"/>
          <w:szCs w:val="22"/>
        </w:rPr>
        <w:t>in the workplace</w:t>
      </w:r>
      <w:r w:rsidR="002B7CA0" w:rsidRPr="00E14AAF">
        <w:rPr>
          <w:color w:val="auto"/>
          <w:szCs w:val="22"/>
        </w:rPr>
        <w:t>,</w:t>
      </w:r>
      <w:r w:rsidR="007F0A49" w:rsidRPr="00E14AAF">
        <w:rPr>
          <w:color w:val="auto"/>
          <w:szCs w:val="22"/>
        </w:rPr>
        <w:t xml:space="preserve"> when provided by an external </w:t>
      </w:r>
      <w:r w:rsidR="00495D0C" w:rsidRPr="00E14AAF">
        <w:rPr>
          <w:color w:val="auto"/>
          <w:szCs w:val="22"/>
        </w:rPr>
        <w:t>‘</w:t>
      </w:r>
      <w:r w:rsidR="007F0A49" w:rsidRPr="00E14AAF">
        <w:rPr>
          <w:color w:val="auto"/>
          <w:szCs w:val="22"/>
        </w:rPr>
        <w:t>professional coach</w:t>
      </w:r>
      <w:r w:rsidR="00495D0C" w:rsidRPr="00E14AAF">
        <w:rPr>
          <w:color w:val="auto"/>
          <w:szCs w:val="22"/>
        </w:rPr>
        <w:t>’</w:t>
      </w:r>
      <w:r w:rsidR="002B7CA0" w:rsidRPr="00E14AAF">
        <w:rPr>
          <w:color w:val="auto"/>
          <w:szCs w:val="22"/>
        </w:rPr>
        <w:t>,</w:t>
      </w:r>
      <w:r w:rsidR="00D528C6" w:rsidRPr="00E14AAF">
        <w:rPr>
          <w:color w:val="auto"/>
          <w:szCs w:val="22"/>
        </w:rPr>
        <w:t xml:space="preserve"> </w:t>
      </w:r>
      <w:r w:rsidR="00CD0BB4" w:rsidRPr="00E14AAF">
        <w:rPr>
          <w:color w:val="auto"/>
          <w:szCs w:val="22"/>
        </w:rPr>
        <w:t xml:space="preserve">delivers a wide range of improved outcomes, </w:t>
      </w:r>
      <w:r w:rsidRPr="00E14AAF">
        <w:rPr>
          <w:color w:val="auto"/>
          <w:szCs w:val="22"/>
        </w:rPr>
        <w:t xml:space="preserve">which is of relevance for </w:t>
      </w:r>
      <w:r w:rsidR="00D528C6" w:rsidRPr="00E14AAF">
        <w:rPr>
          <w:color w:val="auto"/>
          <w:szCs w:val="22"/>
        </w:rPr>
        <w:t>medical leadership development</w:t>
      </w:r>
      <w:r w:rsidR="007F0A49" w:rsidRPr="00E14AAF">
        <w:rPr>
          <w:color w:val="auto"/>
          <w:szCs w:val="22"/>
        </w:rPr>
        <w:t xml:space="preserve">. </w:t>
      </w:r>
      <w:r w:rsidR="00084A7D" w:rsidRPr="00E14AAF">
        <w:rPr>
          <w:color w:val="auto"/>
          <w:szCs w:val="22"/>
        </w:rPr>
        <w:t xml:space="preserve">Nine international systematic reviews and/ or meta-analyses on workplace coaching have been published since 2010 </w:t>
      </w:r>
      <w:r w:rsidR="00084A7D" w:rsidRPr="00E14AAF">
        <w:rPr>
          <w:color w:val="auto"/>
          <w:szCs w:val="22"/>
        </w:rPr>
        <w:fldChar w:fldCharType="begin"/>
      </w:r>
      <w:r w:rsidR="000827D1" w:rsidRPr="00E14AAF">
        <w:rPr>
          <w:color w:val="auto"/>
          <w:szCs w:val="22"/>
        </w:rPr>
        <w:instrText xml:space="preserve"> ADDIN ZOTERO_ITEM CSL_CITATION {"citationID":"zoUXgaEk","properties":{"formattedCitation":"(8\\uc0\\u8211{}16)","plainCitation":"(8–16)","noteIndex":0},"citationItems":[{"id":42,"uris":["http://zotero.org/users/9417809/items/5B38BW9P"],"itemData":{"id":42,"type":"article-journal","abstract":"This study presents a meta-analysis synthesizing the existing research on the effectiveness of workplace coaching. We exclusively explore workplace coaching provided by internal or external coaches and therefore exclude cases of manager–subordinate and peer coaching. We propose a framework of potential outcomes from coaching in organizations, which we examine meta-analytically (k = 17). Our analyses indicated that coaching had positive effects on organizational outcomes overall (δ = 0.36), and on specific forms of outcome criteria (skill-based δ = 0.28; affective δ = 0.51; individual-level results δ = 1.24). We also examined moderation by a number of coaching practice factors (use of multisource feedback; type of coach; coaching format; longevity of coaching). Our analyses of practice moderators indicated a significant moderation of effect size for type of coach (with effects being stronger for internal coaches compared to external coaches) and use of multisource feedback (with the use of multisource feedback resulting in smaller positive effects). We found no moderation of effect size by coaching format (comparing face-to-face, with blended face-to-face and e-coaching) or duration of coaching (number of sessions or longevity of intervention). The effect sizes give support to the potential utility of coaching in organizations. Implications for coaching research and practice are discussed. Practitioner points Our meta-analysis supports the positive effects of workplace coaching as an approach to employee learning and development in organizations, with a variety of criteria. Our findings indicate that coaching was more effective when conducted by internal coaches and when multisource feedback was excluded. Workplace coaching was effective whether conducted face-to-face or using blended techniques (i.e., blending face-to-face with e-coaching).","container-title":"Journal of Occupational and Organizational Psychology","DOI":"10.1111/joop.12119","ISSN":"2044-8325","issue":"2","language":"en","note":"_eprint: https://onlinelibrary.wiley.com/doi/pdf/10.1111/joop.12119","page":"249-277","source":"Wiley Online Library","title":"The effectiveness of workplace coaching: A meta-analysis of learning and performance outcomes from coaching","title-short":"The effectiveness of workplace coaching","volume":"89","author":[{"family":"Jones","given":"Rebecca J."},{"family":"Woods","given":"Stephen A."},{"family":"Guillaume","given":"Yves R. F."}],"issued":{"date-parts":[["2016"]]}}},{"id":239,"uris":["http://zotero.org/users/9417809/items/ZW7878PV"],"itemData":{"id":239,"type":"article-journal","abstract":"In this article, we focus on a speciﬁc type of personal and professional development practice -executive coachingand present the most extensive systematic review of executive coaching outcome studies published in peerreviewed scholarly journals to date. We focus only on coaching provided by external coaches to organizational members. Our purpose is twofold: First, to present and evaluate how executive coaching outcome studies are designed and researched (particularly regarding methodological rigor and context-sensitivity). Secondly, to provide a comprehensive review of what we know about executive coaching outcomes, what are the contextual drivers that aﬀect coaching interventions and what the current gaps in our understanding of coaching practice. On that basis, we discuss and provide a research agenda that might signiﬁcantly shift the ﬁeld. We argue that methodological rigor is as important as context-sensitivity in the design of executive coaching outcome studies. We conclude with a discussion of implications for practice.","container-title":"The Leadership Quarterly","DOI":"10.1016/j.leaqua.2017.11.004","ISSN":"10489843","issue":"1","journalAbbreviation":"The Leadership Quarterly","language":"en","page":"70-88","source":"DOI.org (Crossref)","title":"A systematic review of executive coaching outcomes: Is it the journey or the destination that matters the most?","title-short":"A systematic review of executive coaching outcomes","volume":"29","author":[{"family":"Athanasopoulou","given":"Andromachi"},{"family":"Dopson","given":"Sue"}],"issued":{"date-parts":[["2018",2]]}}},{"id":38,"uris":["http://zotero.org/users/9417809/items/WBW3Q378"],"itemData":{"id":38,"type":"article-journal","abstract":"Purpose The authors examine psychologically informed coaching approaches for evidence-based work-applied management through a meta-analysis. This analysis synthesized previous empirical coaching research evidence on cognitive behavioral and positive psychology frameworks regarding a range of workplace outcomes, including learning, performance and psychological well-being.Design/methodology/approach The authors undertook a systematic literature search to identify primary studies (k = 20, n = 957), then conducted a meta-analysis with robust variance estimates (RVEs) to test the overall effect size and the effects of each moderator.Findings The results confirm that psychologically informed coaching approaches facilitated effective work-related outcomes, particularly on goal attainment (g = 1.29) and self-efficacy (g = 0.59). Besides, these identified coaching frameworks generated a greater impact on objective work performance rated by others (e.g. 360 feedback) than on coachees' self-reported performance. Moreover, a cognitive behavioral-oriented coaching process stimulated individuals' internal self-regulation and awareness to promote work satisfaction and facilitated sustainable changes. Yet, there was no statistically significant difference between popular and commonly used coaching approaches. Instead, an integrative coaching approach that combines different frameworks facilitated better outcomes (g = 0.71), including coachees' psychological well-being.Practical implications Effective coaching activities should integrate cognitive coping (e.g. combining cognitive behavioral and solution-focused technique), positive individual traits (i.e. strength-based approach) and contextual factors for an integrative approach to address the full range of coachees' values, motivators and organizational resources for yielding positive outcomes.Originality/value Building on previous meta-analyses and reviews of coaching, this synthesis offers a new insight into effective mechanisms to facilitate desired coaching results. Frameworks grounded in psychotherapy and positive appear most prominent in the literature, yet an integrative approach appears most effective.","container-title":"Journal of Work-Applied Management","DOI":"10.1108/JWAM-04-2021-0030","ISSN":"2205-2062","issue":"1","note":"publisher: Emerald Publishing Limited","page":"77-101","source":"Emerald Insight","title":"The effectiveness of workplace coaching: a meta-analysis of contemporary psychologically informed coaching approaches","title-short":"The effectiveness of workplace coaching","volume":"14","author":[{"family":"Wang","given":"Qing"},{"family":"Lai","given":"Yi-Ling"},{"family":"Xu","given":"Xiaobo"},{"family":"McDowall","given":"Almuth"}],"issued":{"date-parts":[["2021",1,1]]}}},{"id":181,"uris":["http://zotero.org/users/9417809/items/CVAN5P88"],"itemData":{"id":181,"type":"article-journal","container-title":"The Journal of Positive Psychology","DOI":"10.1080/17439760.2013.837499","issue":"1","language":"en","page":"1-18","source":"dare.uva.nl","title":"Does coaching work? A meta-analysis on the effects of coaching on individual level outcomes in an organizational context","title-short":"Does coaching work?","volume":"9","author":[{"family":"Theeboom","given":"T."},{"family":"Beersma","given":"B."},{"family":"Vianen","given":"A. E. M.","non-dropping-particle":"van"}],"issued":{"date-parts":[["2014"]]}}},{"id":527,"uris":["http://zotero.org/users/9417809/items/6ZXCHHYU"],"itemData":{"id":527,"type":"article-journal","abstract":"Coaching is defined as a one-to-one relationship in which the coach and coachee work together to identify and achieve organisationally, professionally, and personally beneficial developmental goals. However, it is often unclear what the relative effects of coaching are on specific coaching outcomes. We adopt meta-analytic techniques to investigate the predictive power of coaching on coach–coachee relationship outcomes, and coachee goal-attainment outcomes. Our findings suggest that coaching has stronger effects on eliciting relationship outcomes with the coachee than goal-attainment outcomes. Moreover, of the goal-attainment outcomes, coaching has the strongest effect on behavioural changes as opposed to attitudinal changes. Sample type, study design, background of the coach, and number of coaching sessions all emerged as significant moderators. Implications of these findings are discussed.","container-title":"Coaching: An International Journal of Theory, Research and Practice","issue":"2","page":"73-95","title":"The power of coaching: A meta-analytic investigation.","volume":"8","author":[{"family":"Sonesh","given":"Shirley C"},{"family":"Coultas","given":"Chris W"},{"family":"et al","given":""}],"issued":{"date-parts":[["2015"]]}},"label":"page"},{"id":63,"uris":["http://zotero.org/users/9417809/items/2R6FZWPP"],"itemData":{"id":63,"type":"article-journal","abstract":"Meta-analytic results have established that workplace coaching is effective, however, little is known about the determinants of coaching effectiveness. This paper reports an inclusive systematic literature review, covering the quantitative and qualitative research on workplace coaching. We focus on seven promising areas in the current workplace coaching literature that emerged by the synthesis of 117 empirical studies: self-efficacy, coaching motivation, goal orientation, trust, interpersonal attraction, feedback intervention, and supervisory support. The major contribution of our paper is the systematic integration of well-established theoretical constructs in the workplace coaching context and the new insights we provide in the synthesis of these literatures. Based on our review we provide specific recommendations to be addressed in future research, including recommended research methodologies, which we propose will significantly progress the field of workplace coaching theory and practice.","container-title":"European Journal of Work and Organizational Psychology","ISSN":"1464-0643","issue":"3","language":"en","note":"number: 3\npublisher: Taylor &amp; Francis","page":"342-361","source":"centaur.reading.ac.uk","title":"Understanding the factors that determine workplace coaching effectiveness: a systematic literature review","title-short":"Understanding the factors that determine workplace coaching effectiveness","volume":"27","author":[{"family":"Bozer","given":"Gil"},{"family":"Jones","given":"Rebecca J."}],"issued":{"date-parts":[["2018"]]}}},{"id":528,"uris":["http://zotero.org/users/9417809/items/M8PFT6TR"],"itemData":{"id":528,"type":"article-journal","abstract":"The primary aim of this paper is to conduct a thorough and systematic review of the empirical and practitioner research on executive, leadership and business coaching to assess the\ncurrent empirical evidence for the effectiveness of coaching and the mechanisms underlying it.\nBackground\nOrganisations are increasingly using business coaching as an intervention to improve the\nproductivity and performance of their senior personnel. A consequence of this increased\napplication is the demand for empirical data to understand the process by which it operates\nand its demonstrable efficacy in achieving pre-set goals.\nMethod\nThis paper is a systematic review of the academic and practitioner literature pertaining to\nthe effectiveness of business and executive coaching as a developmental intervention for\norganisations. It focuses on published articles, conference papers and theses that cover\nbusiness, leadership or executive coaching within organisations over the last 10 years.\nConclusions\nThe main findings show that coaching is an effective tool that benefits organisations and a\nnumber of underlying facets contribute to this effectiveness. However, there is deficiency\nand scope for further investigation in key aspects of the academic research and we identify\nseveral areas that need further research and practitioner attention.","container-title":"PLOS ONE","issue":"7","page":"1-41","title":"Coaching as a Developmental Intervention in Organisations: A Systematic Review of Its Effectiveness and the Mechanisms Underlying It","volume":"11","author":[{"family":"Grover","given":"Simmy"},{"family":"Furnham","given":"Adrian"}],"issued":{"date-parts":[["2016"]]}}},{"id":526,"uris":["http://zotero.org/users/9417809/items/CBD2S6PE"],"itemData":{"id":526,"type":"book","event-place":"Weinheim","publisher":"Beltz","publisher-place":"Weinheim","title":"Erfolgreiches Business-Coaching: Positive Wirkungen, unerwünschte Nebenwirkungen und vermeidbare Abbrüche","author":[{"family":"Schermuly","given":"Carsten"}],"issued":{"date-parts":[["2019"]]}}},{"id":578,"uris":["http://zotero.org/users/9417809/items/T3KZW32A"],"itemData":{"id":578,"type":"article-journal","container-title":"Academy of Management Learning &amp; Education","DOI":"10.5465/amle.2022.0107","ISSN":"1537-260X, 1944-9585","journalAbbreviation":"AMLE","language":"en","page":"1-21","source":"DOI.org (Crossref)","title":"What Can We Know about the Effectiveness of Coaching? A Meta-Analysis Based Only on Randomized Controlled Trials","title-short":"What Can We Know about the Effectiveness of Coaching?","author":[{"family":"De Haan","given":"Erik"},{"family":"Nilsson","given":"Viktor O."}],"issued":{"date-parts":[["2023"]]}}}],"schema":"https://github.com/citation-style-language/schema/raw/master/csl-citation.json"} </w:instrText>
      </w:r>
      <w:r w:rsidR="00084A7D" w:rsidRPr="00E14AAF">
        <w:rPr>
          <w:color w:val="auto"/>
          <w:szCs w:val="22"/>
        </w:rPr>
        <w:fldChar w:fldCharType="separate"/>
      </w:r>
      <w:r w:rsidR="000827D1" w:rsidRPr="00E14AAF">
        <w:rPr>
          <w:color w:val="auto"/>
          <w:kern w:val="0"/>
          <w:szCs w:val="24"/>
        </w:rPr>
        <w:t>(8–16)</w:t>
      </w:r>
      <w:r w:rsidR="00084A7D" w:rsidRPr="00E14AAF">
        <w:rPr>
          <w:color w:val="auto"/>
          <w:szCs w:val="22"/>
        </w:rPr>
        <w:fldChar w:fldCharType="end"/>
      </w:r>
      <w:r w:rsidR="00084A7D" w:rsidRPr="00E14AAF">
        <w:rPr>
          <w:color w:val="auto"/>
          <w:szCs w:val="22"/>
        </w:rPr>
        <w:t xml:space="preserve">, with consistently positive </w:t>
      </w:r>
      <w:r w:rsidR="0063757C" w:rsidRPr="00E14AAF">
        <w:rPr>
          <w:color w:val="auto"/>
          <w:szCs w:val="22"/>
        </w:rPr>
        <w:t>outcomes across a number of variables at multiple level</w:t>
      </w:r>
      <w:r w:rsidR="00204069" w:rsidRPr="00E14AAF">
        <w:rPr>
          <w:color w:val="auto"/>
          <w:szCs w:val="22"/>
        </w:rPr>
        <w:t>s</w:t>
      </w:r>
      <w:r w:rsidR="00240772" w:rsidRPr="00E14AAF">
        <w:rPr>
          <w:color w:val="auto"/>
          <w:szCs w:val="22"/>
        </w:rPr>
        <w:t>:</w:t>
      </w:r>
      <w:r w:rsidR="000D2381" w:rsidRPr="00E14AAF">
        <w:rPr>
          <w:color w:val="auto"/>
          <w:szCs w:val="22"/>
        </w:rPr>
        <w:t xml:space="preserve"> the i</w:t>
      </w:r>
      <w:r w:rsidR="008609AA" w:rsidRPr="00E14AAF">
        <w:rPr>
          <w:color w:val="auto"/>
          <w:szCs w:val="22"/>
        </w:rPr>
        <w:t>ndividual</w:t>
      </w:r>
      <w:r w:rsidR="000D2381" w:rsidRPr="00E14AAF">
        <w:rPr>
          <w:color w:val="auto"/>
          <w:szCs w:val="22"/>
        </w:rPr>
        <w:t xml:space="preserve"> leader receiving coaching</w:t>
      </w:r>
      <w:r w:rsidR="008609AA" w:rsidRPr="00E14AAF">
        <w:rPr>
          <w:color w:val="auto"/>
          <w:szCs w:val="22"/>
        </w:rPr>
        <w:t xml:space="preserve"> </w:t>
      </w:r>
      <w:r w:rsidR="00204069" w:rsidRPr="00E14AAF">
        <w:rPr>
          <w:color w:val="auto"/>
          <w:szCs w:val="22"/>
        </w:rPr>
        <w:t>(</w:t>
      </w:r>
      <w:r w:rsidR="000E1788" w:rsidRPr="00E14AAF">
        <w:rPr>
          <w:color w:val="auto"/>
          <w:szCs w:val="22"/>
        </w:rPr>
        <w:t>cognitive, meta-cognitive, affective and skills outcomes</w:t>
      </w:r>
      <w:r w:rsidR="000D2381" w:rsidRPr="00E14AAF">
        <w:rPr>
          <w:color w:val="auto"/>
          <w:szCs w:val="22"/>
        </w:rPr>
        <w:t xml:space="preserve">); and in the </w:t>
      </w:r>
      <w:r w:rsidR="00240772" w:rsidRPr="00E14AAF">
        <w:rPr>
          <w:color w:val="auto"/>
          <w:szCs w:val="22"/>
        </w:rPr>
        <w:t>team, organisation and system</w:t>
      </w:r>
      <w:r w:rsidR="000D2381" w:rsidRPr="00E14AAF">
        <w:rPr>
          <w:color w:val="auto"/>
          <w:szCs w:val="22"/>
        </w:rPr>
        <w:t xml:space="preserve"> (including</w:t>
      </w:r>
      <w:r w:rsidR="000E1788" w:rsidRPr="00E14AAF">
        <w:rPr>
          <w:color w:val="auto"/>
          <w:szCs w:val="22"/>
        </w:rPr>
        <w:t xml:space="preserve"> </w:t>
      </w:r>
      <w:r w:rsidR="00EB67DC" w:rsidRPr="00E14AAF">
        <w:rPr>
          <w:color w:val="auto"/>
          <w:szCs w:val="22"/>
        </w:rPr>
        <w:t>greater satisfaction in their direct reports’ and others’ work engagement, organisational commitment, psychological empowerment, reduced strain, and reduced turnover intentions</w:t>
      </w:r>
      <w:r w:rsidR="00204069" w:rsidRPr="00E14AAF">
        <w:rPr>
          <w:color w:val="auto"/>
          <w:szCs w:val="22"/>
        </w:rPr>
        <w:t>)</w:t>
      </w:r>
      <w:r w:rsidR="008C4C4F" w:rsidRPr="00E14AAF">
        <w:rPr>
          <w:color w:val="auto"/>
          <w:szCs w:val="22"/>
        </w:rPr>
        <w:t xml:space="preserve">. </w:t>
      </w:r>
    </w:p>
    <w:p w14:paraId="6A9EF570" w14:textId="7D9BAE14" w:rsidR="00F23A12" w:rsidRPr="00E14AAF" w:rsidRDefault="004F5BA4" w:rsidP="0006083F">
      <w:pPr>
        <w:rPr>
          <w:color w:val="auto"/>
          <w:szCs w:val="22"/>
        </w:rPr>
      </w:pPr>
      <w:r w:rsidRPr="00E14AAF">
        <w:rPr>
          <w:color w:val="auto"/>
          <w:szCs w:val="22"/>
          <w:shd w:val="clear" w:color="auto" w:fill="FFFFFF"/>
        </w:rPr>
        <w:t>A</w:t>
      </w:r>
      <w:r w:rsidR="00A348A4" w:rsidRPr="00E14AAF">
        <w:rPr>
          <w:color w:val="auto"/>
          <w:szCs w:val="22"/>
        </w:rPr>
        <w:t xml:space="preserve"> scoping review </w:t>
      </w:r>
      <w:r w:rsidR="00B44E22" w:rsidRPr="00E14AAF">
        <w:rPr>
          <w:color w:val="auto"/>
          <w:szCs w:val="22"/>
        </w:rPr>
        <w:t xml:space="preserve">of the evidence base for coaching for doctors is currently </w:t>
      </w:r>
      <w:r w:rsidR="00A348A4" w:rsidRPr="00E14AAF">
        <w:rPr>
          <w:color w:val="auto"/>
          <w:szCs w:val="22"/>
        </w:rPr>
        <w:t>in process</w:t>
      </w:r>
      <w:r w:rsidR="009A7785" w:rsidRPr="00E14AAF">
        <w:rPr>
          <w:color w:val="auto"/>
          <w:szCs w:val="22"/>
        </w:rPr>
        <w:t xml:space="preserve"> </w:t>
      </w:r>
      <w:r w:rsidR="00B44E22" w:rsidRPr="00E14AAF">
        <w:rPr>
          <w:color w:val="auto"/>
          <w:szCs w:val="22"/>
        </w:rPr>
        <w:t xml:space="preserve">with a specific focus on leadership coaching </w:t>
      </w:r>
      <w:r w:rsidR="0021289F" w:rsidRPr="00E14AAF">
        <w:rPr>
          <w:color w:val="auto"/>
          <w:szCs w:val="22"/>
        </w:rPr>
        <w:fldChar w:fldCharType="begin"/>
      </w:r>
      <w:r w:rsidR="00EE3DAE" w:rsidRPr="00E14AAF">
        <w:rPr>
          <w:color w:val="auto"/>
          <w:szCs w:val="22"/>
        </w:rPr>
        <w:instrText xml:space="preserve"> ADDIN ZOTERO_ITEM CSL_CITATION {"citationID":"j2ks2XIt","properties":{"formattedCitation":"(17)","plainCitation":"(17)","noteIndex":0},"citationItems":[{"id":656,"uris":["http://zotero.org/users/9417809/items/MKAAPVAF"],"itemData":{"id":656,"type":"article-journal","abstract":"The objective of this scoping review is to assess the extent of the literature relating to coaching for or by doctors. Scoping reviews allow an overarching evidence of the field which is especially suitable for the busy doctor. Scoping reviews can also provide a rationale on whether or not a systematic review is worth conducting. Review questions i) What is the current extent of the published literature relating to coaching for or by doctors? ii) To what extent does the current literature relating to coaching use coaching interventions which meet internationally recognised definitions and core competencies of coaching? iii) Is there sufficient evidence to support a systematic literature review of leadership coaching for doctors? iv) What are the future priorities for research into coaching for or by doctors? A preliminary search of MEDLINE, the Cochrane Database of Systematic Reviews and JBI Evidence Synthesis was conducted and no current or underway systematic reviews or scoping reviews on the topic of coaching for or by doctors were identified. Inclusion criteria: The concept of interest for this review is the purposeful use of coaching competencies, skills and/or behaviours. All forms of coaching and its subspecialisations will be included in this review, including: where coaching is an element of a wider training programme; peer-peer coaching; career coaching; wellbeing coaching; life coaching; team coaching; group coaching; coaching psychology; ‘microsystems’ quality improvement coaching; clinical skills coaching; executive, business, workplace or leadership coaching; managerial coaching; and, team coaching. Methods: the following information sources will be searched: Medline, Embase, and APA PsycInfo. The dates include from 1 January 1974- 31 May 2023, in English language only. References of included reviews will also be checked. Study selection, data extraction, analysis of the evidence and presentation of the results will be conducted in line with JBI guidelines(1). Data will be synthesised descriptively and thematically, charting the evidence and identifying data gaps. The Scoping Review will be used to inform future research in this area.","container-title":"Figshare","DOI":"10.6084/m9.figshare.23579019","language":"en","note":"publisher: figshare","page":"https://doi.org/10.6084/m9.figshare.23579019.v1","source":"figshare.com","title":"Understanding the evidence base for coaching for medical doctors: a scoping review.","title-short":"Understanding the evidence base for coaching for medical doctors","author":[{"family":"Day","given":"Fiona"},{"family":"Mentis","given":"Alexios-Fotios"}],"issued":{"date-parts":[["2023"]]}}}],"schema":"https://github.com/citation-style-language/schema/raw/master/csl-citation.json"} </w:instrText>
      </w:r>
      <w:r w:rsidR="0021289F" w:rsidRPr="00E14AAF">
        <w:rPr>
          <w:color w:val="auto"/>
          <w:szCs w:val="22"/>
        </w:rPr>
        <w:fldChar w:fldCharType="separate"/>
      </w:r>
      <w:r w:rsidR="00EE3DAE" w:rsidRPr="00E14AAF">
        <w:rPr>
          <w:color w:val="auto"/>
        </w:rPr>
        <w:t>(17)</w:t>
      </w:r>
      <w:r w:rsidR="0021289F" w:rsidRPr="00E14AAF">
        <w:rPr>
          <w:color w:val="auto"/>
          <w:szCs w:val="22"/>
        </w:rPr>
        <w:fldChar w:fldCharType="end"/>
      </w:r>
      <w:r w:rsidR="0006083F" w:rsidRPr="00E14AAF">
        <w:rPr>
          <w:color w:val="auto"/>
          <w:szCs w:val="22"/>
        </w:rPr>
        <w:t>,</w:t>
      </w:r>
      <w:r w:rsidRPr="00E14AAF">
        <w:rPr>
          <w:color w:val="auto"/>
          <w:szCs w:val="22"/>
        </w:rPr>
        <w:t xml:space="preserve"> however</w:t>
      </w:r>
      <w:r w:rsidR="00EE589B" w:rsidRPr="00E14AAF">
        <w:rPr>
          <w:color w:val="auto"/>
          <w:szCs w:val="22"/>
        </w:rPr>
        <w:t xml:space="preserve"> </w:t>
      </w:r>
      <w:r w:rsidR="0006083F" w:rsidRPr="00E14AAF">
        <w:rPr>
          <w:color w:val="auto"/>
          <w:szCs w:val="22"/>
          <w:shd w:val="clear" w:color="auto" w:fill="FFFFFF"/>
        </w:rPr>
        <w:t>o</w:t>
      </w:r>
      <w:r w:rsidR="00D83EA7" w:rsidRPr="00E14AAF">
        <w:rPr>
          <w:color w:val="auto"/>
          <w:szCs w:val="22"/>
          <w:shd w:val="clear" w:color="auto" w:fill="FFFFFF"/>
        </w:rPr>
        <w:t xml:space="preserve">ne of the main ways which </w:t>
      </w:r>
      <w:r w:rsidR="00F463F5" w:rsidRPr="00E14AAF">
        <w:rPr>
          <w:color w:val="auto"/>
          <w:szCs w:val="22"/>
          <w:shd w:val="clear" w:color="auto" w:fill="FFFFFF"/>
        </w:rPr>
        <w:t xml:space="preserve">clinical and </w:t>
      </w:r>
      <w:r w:rsidR="00C2248F" w:rsidRPr="00E14AAF">
        <w:rPr>
          <w:color w:val="auto"/>
          <w:szCs w:val="22"/>
          <w:shd w:val="clear" w:color="auto" w:fill="FFFFFF"/>
        </w:rPr>
        <w:t xml:space="preserve">health </w:t>
      </w:r>
      <w:r w:rsidR="00D83EA7" w:rsidRPr="00E14AAF">
        <w:rPr>
          <w:color w:val="auto"/>
          <w:szCs w:val="22"/>
          <w:shd w:val="clear" w:color="auto" w:fill="FFFFFF"/>
        </w:rPr>
        <w:t xml:space="preserve">leaders at all levels can be developed on a daily basis </w:t>
      </w:r>
      <w:r w:rsidR="00960643" w:rsidRPr="00E14AAF">
        <w:rPr>
          <w:color w:val="auto"/>
          <w:szCs w:val="22"/>
          <w:shd w:val="clear" w:color="auto" w:fill="FFFFFF"/>
        </w:rPr>
        <w:t xml:space="preserve">has been neglected by </w:t>
      </w:r>
      <w:r w:rsidR="00C2248F" w:rsidRPr="00E14AAF">
        <w:rPr>
          <w:color w:val="auto"/>
          <w:szCs w:val="22"/>
          <w:shd w:val="clear" w:color="auto" w:fill="FFFFFF"/>
        </w:rPr>
        <w:t>clinical</w:t>
      </w:r>
      <w:r w:rsidR="00960643" w:rsidRPr="00E14AAF">
        <w:rPr>
          <w:color w:val="auto"/>
          <w:szCs w:val="22"/>
          <w:shd w:val="clear" w:color="auto" w:fill="FFFFFF"/>
        </w:rPr>
        <w:t xml:space="preserve"> leadership research, and by the research community generally</w:t>
      </w:r>
      <w:r w:rsidR="00C20383" w:rsidRPr="00E14AAF">
        <w:rPr>
          <w:color w:val="auto"/>
          <w:szCs w:val="22"/>
          <w:shd w:val="clear" w:color="auto" w:fill="FFFFFF"/>
        </w:rPr>
        <w:t>. This</w:t>
      </w:r>
      <w:r w:rsidR="00E92C08" w:rsidRPr="00E14AAF">
        <w:rPr>
          <w:color w:val="auto"/>
          <w:szCs w:val="22"/>
          <w:shd w:val="clear" w:color="auto" w:fill="FFFFFF"/>
        </w:rPr>
        <w:t xml:space="preserve"> relates to </w:t>
      </w:r>
      <w:r w:rsidR="00960643" w:rsidRPr="00E14AAF">
        <w:rPr>
          <w:color w:val="auto"/>
          <w:szCs w:val="22"/>
          <w:shd w:val="clear" w:color="auto" w:fill="FFFFFF"/>
        </w:rPr>
        <w:t xml:space="preserve">the </w:t>
      </w:r>
      <w:r w:rsidR="00852E83" w:rsidRPr="00E14AAF">
        <w:rPr>
          <w:color w:val="auto"/>
          <w:szCs w:val="22"/>
          <w:shd w:val="clear" w:color="auto" w:fill="FFFFFF"/>
        </w:rPr>
        <w:t>leader</w:t>
      </w:r>
      <w:r w:rsidR="00DF623E" w:rsidRPr="00E14AAF">
        <w:rPr>
          <w:color w:val="auto"/>
          <w:szCs w:val="22"/>
          <w:shd w:val="clear" w:color="auto" w:fill="FFFFFF"/>
        </w:rPr>
        <w:t xml:space="preserve"> consciously</w:t>
      </w:r>
      <w:r w:rsidR="00960643" w:rsidRPr="00E14AAF">
        <w:rPr>
          <w:color w:val="auto"/>
          <w:szCs w:val="22"/>
          <w:shd w:val="clear" w:color="auto" w:fill="FFFFFF"/>
        </w:rPr>
        <w:t xml:space="preserve"> using </w:t>
      </w:r>
      <w:r w:rsidR="00C2248F" w:rsidRPr="00E14AAF">
        <w:rPr>
          <w:color w:val="auto"/>
          <w:szCs w:val="22"/>
          <w:shd w:val="clear" w:color="auto" w:fill="FFFFFF"/>
        </w:rPr>
        <w:t xml:space="preserve">evidence-based </w:t>
      </w:r>
      <w:r w:rsidR="00960643" w:rsidRPr="00E14AAF">
        <w:rPr>
          <w:color w:val="auto"/>
          <w:szCs w:val="22"/>
          <w:shd w:val="clear" w:color="auto" w:fill="FFFFFF"/>
        </w:rPr>
        <w:t xml:space="preserve">coaching skills to </w:t>
      </w:r>
      <w:r w:rsidR="00216F0E" w:rsidRPr="00E14AAF">
        <w:rPr>
          <w:color w:val="auto"/>
          <w:szCs w:val="22"/>
          <w:shd w:val="clear" w:color="auto" w:fill="FFFFFF"/>
        </w:rPr>
        <w:t>positively impact</w:t>
      </w:r>
      <w:r w:rsidR="00960643" w:rsidRPr="00E14AAF">
        <w:rPr>
          <w:color w:val="auto"/>
          <w:szCs w:val="22"/>
          <w:shd w:val="clear" w:color="auto" w:fill="FFFFFF"/>
        </w:rPr>
        <w:t xml:space="preserve"> their direct reports, team members, </w:t>
      </w:r>
      <w:r w:rsidR="00FA27DF" w:rsidRPr="00E14AAF">
        <w:rPr>
          <w:color w:val="auto"/>
          <w:szCs w:val="22"/>
          <w:shd w:val="clear" w:color="auto" w:fill="FFFFFF"/>
        </w:rPr>
        <w:t xml:space="preserve">peers, </w:t>
      </w:r>
      <w:proofErr w:type="gramStart"/>
      <w:r w:rsidR="00FA27DF" w:rsidRPr="00E14AAF">
        <w:rPr>
          <w:color w:val="auto"/>
          <w:szCs w:val="22"/>
          <w:shd w:val="clear" w:color="auto" w:fill="FFFFFF"/>
        </w:rPr>
        <w:t>organisations</w:t>
      </w:r>
      <w:proofErr w:type="gramEnd"/>
      <w:r w:rsidR="00FA27DF" w:rsidRPr="00E14AAF">
        <w:rPr>
          <w:color w:val="auto"/>
          <w:szCs w:val="22"/>
          <w:shd w:val="clear" w:color="auto" w:fill="FFFFFF"/>
        </w:rPr>
        <w:t xml:space="preserve"> and </w:t>
      </w:r>
      <w:r w:rsidR="00C20383" w:rsidRPr="00E14AAF">
        <w:rPr>
          <w:color w:val="auto"/>
          <w:szCs w:val="22"/>
          <w:shd w:val="clear" w:color="auto" w:fill="FFFFFF"/>
        </w:rPr>
        <w:t>the wider s</w:t>
      </w:r>
      <w:r w:rsidR="00216F0E" w:rsidRPr="00E14AAF">
        <w:rPr>
          <w:color w:val="auto"/>
          <w:szCs w:val="22"/>
          <w:shd w:val="clear" w:color="auto" w:fill="FFFFFF"/>
        </w:rPr>
        <w:t>ystem</w:t>
      </w:r>
      <w:r w:rsidR="006A0518" w:rsidRPr="00E14AAF">
        <w:rPr>
          <w:color w:val="auto"/>
          <w:szCs w:val="22"/>
          <w:shd w:val="clear" w:color="auto" w:fill="FFFFFF"/>
        </w:rPr>
        <w:t xml:space="preserve"> in the context of their vocational role (</w:t>
      </w:r>
      <w:r w:rsidR="00015E6D" w:rsidRPr="00E14AAF">
        <w:rPr>
          <w:color w:val="auto"/>
          <w:szCs w:val="22"/>
          <w:shd w:val="clear" w:color="auto" w:fill="FFFFFF"/>
        </w:rPr>
        <w:t xml:space="preserve">i.e. their </w:t>
      </w:r>
      <w:r w:rsidR="006A0518" w:rsidRPr="00E14AAF">
        <w:rPr>
          <w:color w:val="auto"/>
          <w:szCs w:val="22"/>
          <w:shd w:val="clear" w:color="auto" w:fill="FFFFFF"/>
        </w:rPr>
        <w:t>‘day job’)</w:t>
      </w:r>
      <w:r w:rsidR="00CF4238" w:rsidRPr="00E14AAF">
        <w:rPr>
          <w:color w:val="auto"/>
          <w:szCs w:val="22"/>
          <w:shd w:val="clear" w:color="auto" w:fill="FFFFFF"/>
        </w:rPr>
        <w:t>:</w:t>
      </w:r>
      <w:r w:rsidR="00C74727" w:rsidRPr="00E14AAF">
        <w:rPr>
          <w:color w:val="auto"/>
          <w:szCs w:val="22"/>
          <w:shd w:val="clear" w:color="auto" w:fill="FFFFFF"/>
        </w:rPr>
        <w:t xml:space="preserve"> the leader is then behaving as </w:t>
      </w:r>
      <w:r w:rsidR="002C399D" w:rsidRPr="00E14AAF">
        <w:rPr>
          <w:color w:val="auto"/>
          <w:szCs w:val="22"/>
          <w:shd w:val="clear" w:color="auto" w:fill="FFFFFF"/>
        </w:rPr>
        <w:t>‘Leader</w:t>
      </w:r>
      <w:r w:rsidR="00C74727" w:rsidRPr="00E14AAF">
        <w:rPr>
          <w:color w:val="auto"/>
          <w:szCs w:val="22"/>
          <w:shd w:val="clear" w:color="auto" w:fill="FFFFFF"/>
        </w:rPr>
        <w:t>-as-coach’.</w:t>
      </w:r>
      <w:r w:rsidR="00216F0E" w:rsidRPr="00E14AAF">
        <w:rPr>
          <w:color w:val="auto"/>
          <w:szCs w:val="22"/>
          <w:shd w:val="clear" w:color="auto" w:fill="FFFFFF"/>
        </w:rPr>
        <w:t xml:space="preserve"> </w:t>
      </w:r>
      <w:r w:rsidR="00E934A8" w:rsidRPr="00E14AAF">
        <w:rPr>
          <w:color w:val="auto"/>
          <w:szCs w:val="22"/>
          <w:shd w:val="clear" w:color="auto" w:fill="FFFFFF"/>
        </w:rPr>
        <w:t xml:space="preserve">Such coaching behaviours can be applied in both formal and informal </w:t>
      </w:r>
      <w:r w:rsidR="008C085E" w:rsidRPr="00E14AAF">
        <w:rPr>
          <w:color w:val="auto"/>
          <w:szCs w:val="22"/>
          <w:shd w:val="clear" w:color="auto" w:fill="FFFFFF"/>
        </w:rPr>
        <w:t xml:space="preserve">‘corridor coaching’ conversations </w:t>
      </w:r>
      <w:r w:rsidR="00E934A8" w:rsidRPr="00E14AAF">
        <w:rPr>
          <w:color w:val="auto"/>
          <w:szCs w:val="22"/>
          <w:shd w:val="clear" w:color="auto" w:fill="FFFFFF"/>
        </w:rPr>
        <w:t xml:space="preserve">by the </w:t>
      </w:r>
      <w:r w:rsidR="002C399D" w:rsidRPr="00E14AAF">
        <w:rPr>
          <w:color w:val="auto"/>
          <w:szCs w:val="22"/>
          <w:shd w:val="clear" w:color="auto" w:fill="FFFFFF"/>
        </w:rPr>
        <w:t>‘Leader</w:t>
      </w:r>
      <w:r w:rsidR="00E934A8" w:rsidRPr="00E14AAF">
        <w:rPr>
          <w:color w:val="auto"/>
          <w:szCs w:val="22"/>
          <w:shd w:val="clear" w:color="auto" w:fill="FFFFFF"/>
        </w:rPr>
        <w:t xml:space="preserve">-as-coach’, </w:t>
      </w:r>
      <w:proofErr w:type="gramStart"/>
      <w:r w:rsidR="00E934A8" w:rsidRPr="00E14AAF">
        <w:rPr>
          <w:color w:val="auto"/>
          <w:szCs w:val="22"/>
          <w:shd w:val="clear" w:color="auto" w:fill="FFFFFF"/>
        </w:rPr>
        <w:t>including:</w:t>
      </w:r>
      <w:proofErr w:type="gramEnd"/>
      <w:r w:rsidR="00E934A8" w:rsidRPr="00E14AAF">
        <w:rPr>
          <w:color w:val="auto"/>
          <w:szCs w:val="22"/>
          <w:shd w:val="clear" w:color="auto" w:fill="FFFFFF"/>
        </w:rPr>
        <w:t xml:space="preserve"> </w:t>
      </w:r>
      <w:r w:rsidR="00E934A8" w:rsidRPr="00E14AAF">
        <w:rPr>
          <w:color w:val="auto"/>
          <w:szCs w:val="22"/>
        </w:rPr>
        <w:t>with their direct reports; wider team members; colleagues; appraisees; mentees; educational supervisees; when leading their team(s); and</w:t>
      </w:r>
      <w:r w:rsidR="007846E7" w:rsidRPr="00E14AAF">
        <w:rPr>
          <w:color w:val="auto"/>
          <w:szCs w:val="22"/>
        </w:rPr>
        <w:t xml:space="preserve"> also</w:t>
      </w:r>
      <w:r w:rsidR="00E934A8" w:rsidRPr="00E14AAF">
        <w:rPr>
          <w:color w:val="auto"/>
          <w:szCs w:val="22"/>
        </w:rPr>
        <w:t xml:space="preserve"> to shape the wider organisational and system culture.</w:t>
      </w:r>
    </w:p>
    <w:p w14:paraId="2962AC43" w14:textId="3861FCEB" w:rsidR="00852E83" w:rsidRPr="00E14AAF" w:rsidRDefault="00A42C84" w:rsidP="000827D1">
      <w:pPr>
        <w:shd w:val="clear" w:color="auto" w:fill="FFFFFF"/>
        <w:spacing w:after="150" w:line="240" w:lineRule="auto"/>
        <w:rPr>
          <w:color w:val="auto"/>
          <w:szCs w:val="22"/>
        </w:rPr>
      </w:pPr>
      <w:r w:rsidRPr="00E14AAF">
        <w:rPr>
          <w:color w:val="auto"/>
          <w:szCs w:val="22"/>
          <w:shd w:val="clear" w:color="auto" w:fill="FFFFFF"/>
        </w:rPr>
        <w:t xml:space="preserve">This paper summarises the </w:t>
      </w:r>
      <w:r w:rsidR="00B67212" w:rsidRPr="00E14AAF">
        <w:rPr>
          <w:color w:val="auto"/>
          <w:szCs w:val="22"/>
          <w:shd w:val="clear" w:color="auto" w:fill="FFFFFF"/>
        </w:rPr>
        <w:t xml:space="preserve">research </w:t>
      </w:r>
      <w:r w:rsidRPr="00E14AAF">
        <w:rPr>
          <w:color w:val="auto"/>
          <w:szCs w:val="22"/>
          <w:shd w:val="clear" w:color="auto" w:fill="FFFFFF"/>
        </w:rPr>
        <w:t xml:space="preserve">on the role of </w:t>
      </w:r>
      <w:r w:rsidR="002C399D" w:rsidRPr="00E14AAF">
        <w:rPr>
          <w:color w:val="auto"/>
          <w:szCs w:val="22"/>
          <w:shd w:val="clear" w:color="auto" w:fill="FFFFFF"/>
        </w:rPr>
        <w:t>‘Leader</w:t>
      </w:r>
      <w:r w:rsidR="00385545" w:rsidRPr="00E14AAF">
        <w:rPr>
          <w:color w:val="auto"/>
          <w:szCs w:val="22"/>
          <w:shd w:val="clear" w:color="auto" w:fill="FFFFFF"/>
        </w:rPr>
        <w:t>-as-coach’</w:t>
      </w:r>
      <w:r w:rsidR="00B62C93" w:rsidRPr="00E14AAF">
        <w:rPr>
          <w:color w:val="auto"/>
          <w:szCs w:val="22"/>
          <w:shd w:val="clear" w:color="auto" w:fill="FFFFFF"/>
        </w:rPr>
        <w:t>,</w:t>
      </w:r>
      <w:r w:rsidR="007846E7" w:rsidRPr="00E14AAF">
        <w:rPr>
          <w:color w:val="auto"/>
          <w:szCs w:val="22"/>
          <w:shd w:val="clear" w:color="auto" w:fill="FFFFFF"/>
        </w:rPr>
        <w:t xml:space="preserve"> </w:t>
      </w:r>
      <w:r w:rsidR="00E8772B" w:rsidRPr="00E14AAF">
        <w:rPr>
          <w:color w:val="auto"/>
          <w:szCs w:val="22"/>
          <w:shd w:val="clear" w:color="auto" w:fill="FFFFFF"/>
        </w:rPr>
        <w:t xml:space="preserve">including important </w:t>
      </w:r>
      <w:r w:rsidR="009B79E9" w:rsidRPr="00E14AAF">
        <w:rPr>
          <w:color w:val="auto"/>
          <w:szCs w:val="22"/>
        </w:rPr>
        <w:t xml:space="preserve">skills, practical and ethical </w:t>
      </w:r>
      <w:r w:rsidR="00E8772B" w:rsidRPr="00E14AAF">
        <w:rPr>
          <w:color w:val="auto"/>
          <w:szCs w:val="22"/>
          <w:shd w:val="clear" w:color="auto" w:fill="FFFFFF"/>
        </w:rPr>
        <w:t>distinctions between t</w:t>
      </w:r>
      <w:r w:rsidR="00653918" w:rsidRPr="00E14AAF">
        <w:rPr>
          <w:color w:val="auto"/>
          <w:szCs w:val="22"/>
          <w:shd w:val="clear" w:color="auto" w:fill="FFFFFF"/>
        </w:rPr>
        <w:t xml:space="preserve">he </w:t>
      </w:r>
      <w:r w:rsidR="00EF1CC8" w:rsidRPr="00E14AAF">
        <w:rPr>
          <w:color w:val="auto"/>
          <w:szCs w:val="22"/>
          <w:shd w:val="clear" w:color="auto" w:fill="FFFFFF"/>
        </w:rPr>
        <w:t>‘</w:t>
      </w:r>
      <w:r w:rsidR="00653918" w:rsidRPr="00E14AAF">
        <w:rPr>
          <w:color w:val="auto"/>
          <w:szCs w:val="22"/>
          <w:shd w:val="clear" w:color="auto" w:fill="FFFFFF"/>
        </w:rPr>
        <w:t>Leader-as-coach</w:t>
      </w:r>
      <w:r w:rsidR="00EF1CC8" w:rsidRPr="00E14AAF">
        <w:rPr>
          <w:color w:val="auto"/>
          <w:szCs w:val="22"/>
          <w:shd w:val="clear" w:color="auto" w:fill="FFFFFF"/>
        </w:rPr>
        <w:t>’</w:t>
      </w:r>
      <w:r w:rsidR="0089175C" w:rsidRPr="00E14AAF">
        <w:rPr>
          <w:color w:val="auto"/>
          <w:szCs w:val="22"/>
          <w:shd w:val="clear" w:color="auto" w:fill="FFFFFF"/>
        </w:rPr>
        <w:t xml:space="preserve"> </w:t>
      </w:r>
      <w:r w:rsidR="00653918" w:rsidRPr="00E14AAF">
        <w:rPr>
          <w:color w:val="auto"/>
          <w:szCs w:val="22"/>
          <w:shd w:val="clear" w:color="auto" w:fill="FFFFFF"/>
        </w:rPr>
        <w:t xml:space="preserve"> and the ‘professional coach’</w:t>
      </w:r>
      <w:r w:rsidR="009B79E9" w:rsidRPr="00E14AAF">
        <w:rPr>
          <w:color w:val="auto"/>
          <w:szCs w:val="22"/>
          <w:shd w:val="clear" w:color="auto" w:fill="FFFFFF"/>
        </w:rPr>
        <w:t xml:space="preserve">, in order to then </w:t>
      </w:r>
      <w:r w:rsidR="007846E7" w:rsidRPr="00E14AAF">
        <w:rPr>
          <w:color w:val="auto"/>
          <w:szCs w:val="22"/>
          <w:shd w:val="clear" w:color="auto" w:fill="FFFFFF"/>
        </w:rPr>
        <w:t>translate th</w:t>
      </w:r>
      <w:r w:rsidR="00B62C93" w:rsidRPr="00E14AAF">
        <w:rPr>
          <w:color w:val="auto"/>
          <w:szCs w:val="22"/>
          <w:shd w:val="clear" w:color="auto" w:fill="FFFFFF"/>
        </w:rPr>
        <w:t>e</w:t>
      </w:r>
      <w:r w:rsidR="007846E7" w:rsidRPr="00E14AAF">
        <w:rPr>
          <w:color w:val="auto"/>
          <w:szCs w:val="22"/>
          <w:shd w:val="clear" w:color="auto" w:fill="FFFFFF"/>
        </w:rPr>
        <w:t xml:space="preserve"> learning</w:t>
      </w:r>
      <w:r w:rsidR="00B62C93" w:rsidRPr="00E14AAF">
        <w:rPr>
          <w:color w:val="auto"/>
          <w:szCs w:val="22"/>
          <w:shd w:val="clear" w:color="auto" w:fill="FFFFFF"/>
        </w:rPr>
        <w:t xml:space="preserve"> </w:t>
      </w:r>
      <w:r w:rsidR="007846E7" w:rsidRPr="00E14AAF">
        <w:rPr>
          <w:color w:val="auto"/>
          <w:szCs w:val="22"/>
          <w:shd w:val="clear" w:color="auto" w:fill="FFFFFF"/>
        </w:rPr>
        <w:t>into the practice of clinical leadership</w:t>
      </w:r>
      <w:r w:rsidR="00B62C93" w:rsidRPr="00E14AAF">
        <w:rPr>
          <w:color w:val="auto"/>
          <w:szCs w:val="22"/>
          <w:shd w:val="clear" w:color="auto" w:fill="FFFFFF"/>
        </w:rPr>
        <w:t xml:space="preserve"> development</w:t>
      </w:r>
      <w:r w:rsidR="00C2216D" w:rsidRPr="00E14AAF">
        <w:rPr>
          <w:color w:val="auto"/>
          <w:szCs w:val="22"/>
          <w:shd w:val="clear" w:color="auto" w:fill="FFFFFF"/>
        </w:rPr>
        <w:t>.</w:t>
      </w:r>
    </w:p>
    <w:p w14:paraId="677510BD" w14:textId="77777777" w:rsidR="00B37AE7" w:rsidRPr="00E14AAF" w:rsidRDefault="00B37AE7">
      <w:pPr>
        <w:rPr>
          <w:color w:val="auto"/>
          <w:szCs w:val="22"/>
        </w:rPr>
      </w:pPr>
    </w:p>
    <w:p w14:paraId="04792F88" w14:textId="22F913BB" w:rsidR="00452215" w:rsidRPr="00E14AAF" w:rsidRDefault="00C771B7">
      <w:pPr>
        <w:rPr>
          <w:b/>
          <w:bCs/>
          <w:color w:val="auto"/>
          <w:szCs w:val="22"/>
        </w:rPr>
      </w:pPr>
      <w:r w:rsidRPr="00E14AAF">
        <w:rPr>
          <w:b/>
          <w:bCs/>
          <w:color w:val="auto"/>
          <w:szCs w:val="22"/>
        </w:rPr>
        <w:t xml:space="preserve">2.0 </w:t>
      </w:r>
      <w:r w:rsidR="00151607" w:rsidRPr="00E14AAF">
        <w:rPr>
          <w:b/>
          <w:bCs/>
          <w:color w:val="auto"/>
          <w:szCs w:val="22"/>
        </w:rPr>
        <w:t xml:space="preserve">History and </w:t>
      </w:r>
      <w:r w:rsidRPr="00E14AAF">
        <w:rPr>
          <w:b/>
          <w:bCs/>
          <w:color w:val="auto"/>
          <w:szCs w:val="22"/>
        </w:rPr>
        <w:t xml:space="preserve">definitions of </w:t>
      </w:r>
      <w:r w:rsidR="00697210" w:rsidRPr="00E14AAF">
        <w:rPr>
          <w:b/>
          <w:bCs/>
          <w:color w:val="auto"/>
          <w:szCs w:val="22"/>
        </w:rPr>
        <w:t xml:space="preserve">the </w:t>
      </w:r>
      <w:r w:rsidR="002C399D" w:rsidRPr="00E14AAF">
        <w:rPr>
          <w:b/>
          <w:bCs/>
          <w:color w:val="auto"/>
          <w:szCs w:val="22"/>
        </w:rPr>
        <w:t>‘Leader</w:t>
      </w:r>
      <w:r w:rsidR="000A7A94" w:rsidRPr="00E14AAF">
        <w:rPr>
          <w:b/>
          <w:bCs/>
          <w:color w:val="auto"/>
          <w:szCs w:val="22"/>
        </w:rPr>
        <w:t>-as-coach</w:t>
      </w:r>
      <w:r w:rsidR="00E80B84" w:rsidRPr="00E14AAF">
        <w:rPr>
          <w:b/>
          <w:bCs/>
          <w:color w:val="auto"/>
          <w:szCs w:val="22"/>
        </w:rPr>
        <w:t>’</w:t>
      </w:r>
    </w:p>
    <w:p w14:paraId="48AFF8CD" w14:textId="2664020F" w:rsidR="000C7A74" w:rsidRPr="00E14AAF" w:rsidRDefault="00C041F9" w:rsidP="000C7A74">
      <w:pPr>
        <w:shd w:val="clear" w:color="auto" w:fill="FFFFFF"/>
        <w:spacing w:after="150" w:line="240" w:lineRule="auto"/>
        <w:rPr>
          <w:color w:val="auto"/>
          <w:szCs w:val="22"/>
        </w:rPr>
      </w:pPr>
      <w:r w:rsidRPr="00E14AAF">
        <w:rPr>
          <w:color w:val="auto"/>
          <w:szCs w:val="22"/>
        </w:rPr>
        <w:lastRenderedPageBreak/>
        <w:t xml:space="preserve">Managers have regularly taken the roles of </w:t>
      </w:r>
      <w:r w:rsidRPr="00E14AAF">
        <w:rPr>
          <w:rFonts w:eastAsia="Times New Roman"/>
          <w:color w:val="auto"/>
          <w:kern w:val="0"/>
          <w:szCs w:val="22"/>
          <w:lang w:eastAsia="en-GB"/>
          <w14:ligatures w14:val="none"/>
        </w:rPr>
        <w:t>teacher, mentor and/ or instructor</w:t>
      </w:r>
      <w:r w:rsidR="00A310A0" w:rsidRPr="00E14AAF">
        <w:rPr>
          <w:rFonts w:eastAsia="Times New Roman"/>
          <w:color w:val="auto"/>
          <w:kern w:val="0"/>
          <w:szCs w:val="22"/>
          <w:lang w:eastAsia="en-GB"/>
          <w14:ligatures w14:val="none"/>
        </w:rPr>
        <w:t>, ‘training’ their employees on the job. Over the last 15 years, m</w:t>
      </w:r>
      <w:r w:rsidR="008906E4" w:rsidRPr="00E14AAF">
        <w:rPr>
          <w:color w:val="auto"/>
          <w:szCs w:val="22"/>
        </w:rPr>
        <w:t xml:space="preserve">anagers and leaders have been encouraged to use a </w:t>
      </w:r>
      <w:r w:rsidR="00A310A0" w:rsidRPr="00E14AAF">
        <w:rPr>
          <w:color w:val="auto"/>
          <w:szCs w:val="22"/>
        </w:rPr>
        <w:t xml:space="preserve">more </w:t>
      </w:r>
      <w:r w:rsidR="008906E4" w:rsidRPr="00E14AAF">
        <w:rPr>
          <w:color w:val="auto"/>
          <w:szCs w:val="22"/>
        </w:rPr>
        <w:t>‘</w:t>
      </w:r>
      <w:r w:rsidR="00A310A0" w:rsidRPr="00E14AAF">
        <w:rPr>
          <w:color w:val="auto"/>
          <w:szCs w:val="22"/>
        </w:rPr>
        <w:t xml:space="preserve">facilitative, </w:t>
      </w:r>
      <w:r w:rsidR="008906E4" w:rsidRPr="00E14AAF">
        <w:rPr>
          <w:color w:val="auto"/>
          <w:szCs w:val="22"/>
        </w:rPr>
        <w:t xml:space="preserve">coaching style’ </w:t>
      </w:r>
      <w:r w:rsidR="00A310A0" w:rsidRPr="00E14AAF">
        <w:rPr>
          <w:color w:val="auto"/>
          <w:szCs w:val="22"/>
        </w:rPr>
        <w:t>with their employees</w:t>
      </w:r>
      <w:r w:rsidR="0077630B" w:rsidRPr="00E14AAF">
        <w:rPr>
          <w:color w:val="auto"/>
          <w:szCs w:val="22"/>
        </w:rPr>
        <w:t>, as human resource functions have emerged and evolved</w:t>
      </w:r>
      <w:r w:rsidR="00F47A3A" w:rsidRPr="00E14AAF">
        <w:rPr>
          <w:color w:val="auto"/>
          <w:szCs w:val="22"/>
        </w:rPr>
        <w:t xml:space="preserve"> and in response to the evidence base of adult learning and development</w:t>
      </w:r>
      <w:r w:rsidR="00627355" w:rsidRPr="00E14AAF">
        <w:rPr>
          <w:color w:val="auto"/>
          <w:szCs w:val="22"/>
        </w:rPr>
        <w:t xml:space="preserve"> </w:t>
      </w:r>
      <w:r w:rsidR="00627355" w:rsidRPr="00E14AAF">
        <w:rPr>
          <w:color w:val="auto"/>
          <w:szCs w:val="22"/>
        </w:rPr>
        <w:fldChar w:fldCharType="begin"/>
      </w:r>
      <w:r w:rsidR="0041288A" w:rsidRPr="00E14AAF">
        <w:rPr>
          <w:color w:val="auto"/>
          <w:szCs w:val="22"/>
        </w:rPr>
        <w:instrText xml:space="preserve"> ADDIN ZOTERO_ITEM CSL_CITATION {"citationID":"YkJBBpek","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627355" w:rsidRPr="00E14AAF">
        <w:rPr>
          <w:color w:val="auto"/>
          <w:szCs w:val="22"/>
        </w:rPr>
        <w:fldChar w:fldCharType="separate"/>
      </w:r>
      <w:r w:rsidR="0041288A" w:rsidRPr="00E14AAF">
        <w:rPr>
          <w:color w:val="auto"/>
        </w:rPr>
        <w:t>(18)</w:t>
      </w:r>
      <w:r w:rsidR="00627355" w:rsidRPr="00E14AAF">
        <w:rPr>
          <w:color w:val="auto"/>
          <w:szCs w:val="22"/>
        </w:rPr>
        <w:fldChar w:fldCharType="end"/>
      </w:r>
      <w:r w:rsidR="00703872" w:rsidRPr="00E14AAF">
        <w:rPr>
          <w:color w:val="auto"/>
          <w:szCs w:val="22"/>
        </w:rPr>
        <w:t xml:space="preserve">. </w:t>
      </w:r>
    </w:p>
    <w:p w14:paraId="1722078C" w14:textId="03149A86" w:rsidR="00093D02" w:rsidRPr="00E14AAF" w:rsidRDefault="000A1BF7" w:rsidP="00F02DA4">
      <w:pPr>
        <w:rPr>
          <w:color w:val="auto"/>
          <w:szCs w:val="22"/>
        </w:rPr>
      </w:pPr>
      <w:r w:rsidRPr="00E14AAF">
        <w:rPr>
          <w:color w:val="auto"/>
          <w:szCs w:val="22"/>
          <w:shd w:val="clear" w:color="auto" w:fill="FFFFFF"/>
        </w:rPr>
        <w:t>A recent (</w:t>
      </w:r>
      <w:r w:rsidR="00FC7F0C" w:rsidRPr="00E14AAF">
        <w:rPr>
          <w:color w:val="auto"/>
        </w:rPr>
        <w:t>2023</w:t>
      </w:r>
      <w:r w:rsidRPr="00E14AAF">
        <w:rPr>
          <w:color w:val="auto"/>
        </w:rPr>
        <w:t xml:space="preserve">) </w:t>
      </w:r>
      <w:r w:rsidR="00E11D13" w:rsidRPr="00E14AAF">
        <w:rPr>
          <w:color w:val="auto"/>
        </w:rPr>
        <w:t>survey</w:t>
      </w:r>
      <w:r w:rsidR="0065660C" w:rsidRPr="00E14AAF">
        <w:rPr>
          <w:color w:val="auto"/>
        </w:rPr>
        <w:t xml:space="preserve"> </w:t>
      </w:r>
      <w:r w:rsidR="00074147" w:rsidRPr="00E14AAF">
        <w:rPr>
          <w:color w:val="auto"/>
        </w:rPr>
        <w:t>from the Chartered Institute of Personnel and Development</w:t>
      </w:r>
      <w:r w:rsidR="00AA55A6" w:rsidRPr="00E14AAF">
        <w:rPr>
          <w:color w:val="auto"/>
        </w:rPr>
        <w:t xml:space="preserve"> (CIPD)</w:t>
      </w:r>
      <w:r w:rsidR="00074147" w:rsidRPr="00E14AAF">
        <w:rPr>
          <w:color w:val="auto"/>
        </w:rPr>
        <w:t xml:space="preserve"> </w:t>
      </w:r>
      <w:r w:rsidR="0065660C" w:rsidRPr="00E14AAF">
        <w:rPr>
          <w:color w:val="auto"/>
        </w:rPr>
        <w:fldChar w:fldCharType="begin"/>
      </w:r>
      <w:r w:rsidR="0041288A" w:rsidRPr="00E14AAF">
        <w:rPr>
          <w:color w:val="auto"/>
        </w:rPr>
        <w:instrText xml:space="preserve"> ADDIN ZOTERO_ITEM CSL_CITATION {"citationID":"giFwI2he","properties":{"formattedCitation":"(19)","plainCitation":"(19)","noteIndex":0},"citationItems":[{"id":70097,"uris":["http://zotero.org/users/9417809/items/KRRPDCW5"],"itemData":{"id":70097,"type":"book","event-place":"London","language":"en","publisher":"Chartered Institute of Personnel and Development","publisher-place":"London","source":"Zotero","title":"Learning at work: Survey report 2023","author":[{"family":"CIPD","given":""}],"issued":{"date-parts":[["2023"]]}}}],"schema":"https://github.com/citation-style-language/schema/raw/master/csl-citation.json"} </w:instrText>
      </w:r>
      <w:r w:rsidR="0065660C" w:rsidRPr="00E14AAF">
        <w:rPr>
          <w:color w:val="auto"/>
        </w:rPr>
        <w:fldChar w:fldCharType="separate"/>
      </w:r>
      <w:r w:rsidR="0041288A" w:rsidRPr="00E14AAF">
        <w:rPr>
          <w:color w:val="auto"/>
        </w:rPr>
        <w:t>(19)</w:t>
      </w:r>
      <w:r w:rsidR="0065660C" w:rsidRPr="00E14AAF">
        <w:rPr>
          <w:color w:val="auto"/>
        </w:rPr>
        <w:fldChar w:fldCharType="end"/>
      </w:r>
      <w:r w:rsidR="00E11D13" w:rsidRPr="00E14AAF">
        <w:rPr>
          <w:color w:val="auto"/>
        </w:rPr>
        <w:t xml:space="preserve"> found that </w:t>
      </w:r>
      <w:r w:rsidR="00C35A9B" w:rsidRPr="00E14AAF">
        <w:rPr>
          <w:color w:val="auto"/>
        </w:rPr>
        <w:t xml:space="preserve">in </w:t>
      </w:r>
      <w:r w:rsidR="00786484" w:rsidRPr="00E14AAF">
        <w:rPr>
          <w:color w:val="auto"/>
        </w:rPr>
        <w:t>41% of organisation</w:t>
      </w:r>
      <w:r w:rsidR="00C35A9B" w:rsidRPr="00E14AAF">
        <w:rPr>
          <w:color w:val="auto"/>
        </w:rPr>
        <w:t>s,</w:t>
      </w:r>
      <w:r w:rsidR="00786484" w:rsidRPr="00E14AAF">
        <w:rPr>
          <w:color w:val="auto"/>
        </w:rPr>
        <w:t xml:space="preserve"> </w:t>
      </w:r>
      <w:r w:rsidR="00C35A9B" w:rsidRPr="00E14AAF">
        <w:rPr>
          <w:color w:val="auto"/>
        </w:rPr>
        <w:t>m</w:t>
      </w:r>
      <w:r w:rsidR="00E11D13" w:rsidRPr="00E14AAF">
        <w:rPr>
          <w:color w:val="auto"/>
        </w:rPr>
        <w:t xml:space="preserve">anagers </w:t>
      </w:r>
      <w:r w:rsidR="00C35A9B" w:rsidRPr="00E14AAF">
        <w:rPr>
          <w:color w:val="auto"/>
        </w:rPr>
        <w:t>now ‘</w:t>
      </w:r>
      <w:r w:rsidR="00E11D13" w:rsidRPr="00E14AAF">
        <w:rPr>
          <w:color w:val="auto"/>
        </w:rPr>
        <w:t xml:space="preserve">support informal learning and development, </w:t>
      </w:r>
      <w:proofErr w:type="spellStart"/>
      <w:r w:rsidR="00E11D13" w:rsidRPr="00E14AAF">
        <w:rPr>
          <w:color w:val="auto"/>
        </w:rPr>
        <w:t>eg</w:t>
      </w:r>
      <w:proofErr w:type="spellEnd"/>
      <w:r w:rsidR="00E11D13" w:rsidRPr="00E14AAF">
        <w:rPr>
          <w:color w:val="auto"/>
        </w:rPr>
        <w:t xml:space="preserve"> through coaching</w:t>
      </w:r>
      <w:r w:rsidR="00C35A9B" w:rsidRPr="00E14AAF">
        <w:rPr>
          <w:color w:val="auto"/>
        </w:rPr>
        <w:t>’</w:t>
      </w:r>
      <w:r w:rsidR="00CB5A2D" w:rsidRPr="00E14AAF">
        <w:rPr>
          <w:color w:val="auto"/>
        </w:rPr>
        <w:t>.</w:t>
      </w:r>
      <w:r w:rsidR="007B2788" w:rsidRPr="00E14AAF">
        <w:rPr>
          <w:color w:val="auto"/>
        </w:rPr>
        <w:t xml:space="preserve"> </w:t>
      </w:r>
      <w:r w:rsidR="00CB5A2D" w:rsidRPr="00E14AAF">
        <w:rPr>
          <w:color w:val="auto"/>
        </w:rPr>
        <w:t>CIPD’s</w:t>
      </w:r>
      <w:r w:rsidR="006B57BE" w:rsidRPr="00E14AAF">
        <w:rPr>
          <w:color w:val="auto"/>
          <w:szCs w:val="22"/>
        </w:rPr>
        <w:t xml:space="preserve"> Factsheet on C</w:t>
      </w:r>
      <w:r w:rsidR="000E45E6" w:rsidRPr="00E14AAF">
        <w:rPr>
          <w:color w:val="auto"/>
          <w:szCs w:val="22"/>
        </w:rPr>
        <w:t>o</w:t>
      </w:r>
      <w:r w:rsidR="006B57BE" w:rsidRPr="00E14AAF">
        <w:rPr>
          <w:color w:val="auto"/>
          <w:szCs w:val="22"/>
        </w:rPr>
        <w:t xml:space="preserve">aching </w:t>
      </w:r>
      <w:r w:rsidR="000E45E6" w:rsidRPr="00E14AAF">
        <w:rPr>
          <w:color w:val="auto"/>
          <w:szCs w:val="22"/>
        </w:rPr>
        <w:t>and Mentoring</w:t>
      </w:r>
      <w:r w:rsidR="00AA55A6" w:rsidRPr="00E14AAF">
        <w:rPr>
          <w:color w:val="auto"/>
          <w:szCs w:val="22"/>
        </w:rPr>
        <w:t xml:space="preserve"> </w:t>
      </w:r>
      <w:r w:rsidR="00E30667" w:rsidRPr="00E14AAF">
        <w:rPr>
          <w:color w:val="auto"/>
          <w:szCs w:val="22"/>
        </w:rPr>
        <w:fldChar w:fldCharType="begin"/>
      </w:r>
      <w:r w:rsidR="0041288A" w:rsidRPr="00E14AAF">
        <w:rPr>
          <w:color w:val="auto"/>
          <w:szCs w:val="22"/>
        </w:rPr>
        <w:instrText xml:space="preserve"> ADDIN ZOTERO_ITEM CSL_CITATION {"citationID":"xl2iKUDz","properties":{"formattedCitation":"(20)","plainCitation":"(20)","noteIndex":0},"citationItems":[{"id":70099,"uris":["http://zotero.org/users/9417809/items/IZLT8Y2F"],"itemData":{"id":70099,"type":"webpage","language":"en","title":"CIPD Factsheets - Coaching and Mentoring","URL":"https://www.cipd.org/uk/knowledge/factsheets/coaching-mentoring-factsheet/","author":[{"family":"CIPD","given":""}],"accessed":{"date-parts":[["2023",10,30]]},"issued":{"date-parts":[["2023"]]}}}],"schema":"https://github.com/citation-style-language/schema/raw/master/csl-citation.json"} </w:instrText>
      </w:r>
      <w:r w:rsidR="00E30667" w:rsidRPr="00E14AAF">
        <w:rPr>
          <w:color w:val="auto"/>
          <w:szCs w:val="22"/>
        </w:rPr>
        <w:fldChar w:fldCharType="separate"/>
      </w:r>
      <w:r w:rsidR="0041288A" w:rsidRPr="00E14AAF">
        <w:rPr>
          <w:color w:val="auto"/>
        </w:rPr>
        <w:t>(20)</w:t>
      </w:r>
      <w:r w:rsidR="00E30667" w:rsidRPr="00E14AAF">
        <w:rPr>
          <w:color w:val="auto"/>
          <w:szCs w:val="22"/>
        </w:rPr>
        <w:fldChar w:fldCharType="end"/>
      </w:r>
      <w:r w:rsidR="000E45E6" w:rsidRPr="00E14AAF">
        <w:rPr>
          <w:color w:val="auto"/>
          <w:szCs w:val="22"/>
        </w:rPr>
        <w:t xml:space="preserve"> </w:t>
      </w:r>
      <w:r w:rsidR="00772949" w:rsidRPr="00E14AAF">
        <w:rPr>
          <w:color w:val="auto"/>
          <w:szCs w:val="22"/>
        </w:rPr>
        <w:t xml:space="preserve">states that </w:t>
      </w:r>
      <w:r w:rsidR="00944EE5" w:rsidRPr="00E14AAF">
        <w:rPr>
          <w:color w:val="auto"/>
          <w:szCs w:val="22"/>
        </w:rPr>
        <w:t>‘</w:t>
      </w:r>
      <w:r w:rsidR="006B57BE" w:rsidRPr="00E14AAF">
        <w:rPr>
          <w:color w:val="auto"/>
          <w:szCs w:val="22"/>
        </w:rPr>
        <w:t>managers are most likely to take the main responsibility for delivering coaching</w:t>
      </w:r>
      <w:r w:rsidR="00944EE5" w:rsidRPr="00E14AAF">
        <w:rPr>
          <w:color w:val="auto"/>
          <w:szCs w:val="22"/>
        </w:rPr>
        <w:t>’</w:t>
      </w:r>
      <w:r w:rsidR="009708F5" w:rsidRPr="00E14AAF">
        <w:rPr>
          <w:color w:val="auto"/>
          <w:szCs w:val="22"/>
        </w:rPr>
        <w:t xml:space="preserve">, </w:t>
      </w:r>
      <w:r w:rsidR="00944EE5" w:rsidRPr="00E14AAF">
        <w:rPr>
          <w:color w:val="auto"/>
          <w:szCs w:val="22"/>
        </w:rPr>
        <w:t>‘</w:t>
      </w:r>
      <w:r w:rsidR="009708F5" w:rsidRPr="00E14AAF">
        <w:rPr>
          <w:color w:val="auto"/>
          <w:szCs w:val="22"/>
        </w:rPr>
        <w:t xml:space="preserve">typically </w:t>
      </w:r>
      <w:r w:rsidR="006B57BE" w:rsidRPr="00E14AAF">
        <w:rPr>
          <w:color w:val="auto"/>
          <w:szCs w:val="22"/>
        </w:rPr>
        <w:t>embedded into one-to-one meetings and performance conversations</w:t>
      </w:r>
      <w:r w:rsidR="00944EE5" w:rsidRPr="00E14AAF">
        <w:rPr>
          <w:color w:val="auto"/>
          <w:szCs w:val="22"/>
        </w:rPr>
        <w:t>’</w:t>
      </w:r>
      <w:r w:rsidR="006B57BE" w:rsidRPr="00E14AAF">
        <w:rPr>
          <w:color w:val="auto"/>
          <w:szCs w:val="22"/>
        </w:rPr>
        <w:t xml:space="preserve">. </w:t>
      </w:r>
      <w:r w:rsidR="00EA6E20" w:rsidRPr="00E14AAF">
        <w:rPr>
          <w:color w:val="auto"/>
          <w:szCs w:val="22"/>
        </w:rPr>
        <w:t>The F</w:t>
      </w:r>
      <w:r w:rsidR="009708F5" w:rsidRPr="00E14AAF">
        <w:rPr>
          <w:color w:val="auto"/>
          <w:szCs w:val="22"/>
        </w:rPr>
        <w:t>actsheet</w:t>
      </w:r>
      <w:r w:rsidR="00F10AE0" w:rsidRPr="00E14AAF">
        <w:rPr>
          <w:color w:val="auto"/>
          <w:szCs w:val="22"/>
        </w:rPr>
        <w:t xml:space="preserve"> </w:t>
      </w:r>
      <w:r w:rsidR="001866B1" w:rsidRPr="00E14AAF">
        <w:rPr>
          <w:color w:val="auto"/>
          <w:szCs w:val="22"/>
        </w:rPr>
        <w:t>explicitly</w:t>
      </w:r>
      <w:r w:rsidR="009708F5" w:rsidRPr="00E14AAF">
        <w:rPr>
          <w:color w:val="auto"/>
          <w:szCs w:val="22"/>
        </w:rPr>
        <w:t xml:space="preserve"> raise</w:t>
      </w:r>
      <w:r w:rsidR="00CB5A2D" w:rsidRPr="00E14AAF">
        <w:rPr>
          <w:color w:val="auto"/>
          <w:szCs w:val="22"/>
        </w:rPr>
        <w:t>s</w:t>
      </w:r>
      <w:r w:rsidR="009708F5" w:rsidRPr="00E14AAF">
        <w:rPr>
          <w:color w:val="auto"/>
          <w:szCs w:val="22"/>
        </w:rPr>
        <w:t xml:space="preserve"> the issue of </w:t>
      </w:r>
      <w:r w:rsidR="00F659ED" w:rsidRPr="00E14AAF">
        <w:rPr>
          <w:color w:val="auto"/>
          <w:szCs w:val="22"/>
        </w:rPr>
        <w:t>whether managers c</w:t>
      </w:r>
      <w:r w:rsidR="006B57BE" w:rsidRPr="00E14AAF">
        <w:rPr>
          <w:color w:val="auto"/>
          <w:szCs w:val="22"/>
        </w:rPr>
        <w:t>an</w:t>
      </w:r>
      <w:r w:rsidR="00F659ED" w:rsidRPr="00E14AAF">
        <w:rPr>
          <w:color w:val="auto"/>
          <w:szCs w:val="22"/>
        </w:rPr>
        <w:t xml:space="preserve"> effectively</w:t>
      </w:r>
      <w:r w:rsidR="006B57BE" w:rsidRPr="00E14AAF">
        <w:rPr>
          <w:color w:val="auto"/>
          <w:szCs w:val="22"/>
        </w:rPr>
        <w:t xml:space="preserve"> coach their own staff, given the power relationship and the need for impartiality in the coaching relationship</w:t>
      </w:r>
      <w:r w:rsidR="00CB5A2D" w:rsidRPr="00E14AAF">
        <w:rPr>
          <w:color w:val="auto"/>
          <w:szCs w:val="22"/>
        </w:rPr>
        <w:t>.</w:t>
      </w:r>
      <w:r w:rsidR="00EE589B" w:rsidRPr="00E14AAF">
        <w:rPr>
          <w:color w:val="auto"/>
          <w:szCs w:val="22"/>
        </w:rPr>
        <w:t xml:space="preserve"> </w:t>
      </w:r>
      <w:r w:rsidR="00977D52" w:rsidRPr="00E14AAF">
        <w:rPr>
          <w:color w:val="auto"/>
          <w:szCs w:val="22"/>
        </w:rPr>
        <w:t>While</w:t>
      </w:r>
      <w:r w:rsidR="00F02DA4" w:rsidRPr="00E14AAF">
        <w:rPr>
          <w:color w:val="auto"/>
          <w:szCs w:val="22"/>
        </w:rPr>
        <w:t xml:space="preserve"> there are many similarities with professional coaching, the behaviours of the </w:t>
      </w:r>
      <w:r w:rsidR="002C399D" w:rsidRPr="00E14AAF">
        <w:rPr>
          <w:color w:val="auto"/>
          <w:szCs w:val="22"/>
        </w:rPr>
        <w:t>‘Leader</w:t>
      </w:r>
      <w:r w:rsidR="00F02DA4" w:rsidRPr="00E14AAF">
        <w:rPr>
          <w:color w:val="auto"/>
          <w:szCs w:val="22"/>
        </w:rPr>
        <w:t xml:space="preserve">-as-coach’ are </w:t>
      </w:r>
      <w:r w:rsidR="007924FE" w:rsidRPr="00E14AAF">
        <w:rPr>
          <w:color w:val="auto"/>
          <w:szCs w:val="22"/>
        </w:rPr>
        <w:t>not identical. Th</w:t>
      </w:r>
      <w:r w:rsidR="00F02DA4" w:rsidRPr="00E14AAF">
        <w:rPr>
          <w:color w:val="auto"/>
          <w:szCs w:val="22"/>
        </w:rPr>
        <w:t>is means that the literature relating to coaching effectiveness cannot be automatically</w:t>
      </w:r>
      <w:r w:rsidR="009F1948" w:rsidRPr="00E14AAF">
        <w:rPr>
          <w:color w:val="auto"/>
          <w:szCs w:val="22"/>
        </w:rPr>
        <w:t xml:space="preserve"> applied</w:t>
      </w:r>
      <w:r w:rsidR="00F02DA4" w:rsidRPr="00E14AAF">
        <w:rPr>
          <w:color w:val="auto"/>
          <w:szCs w:val="22"/>
        </w:rPr>
        <w:t xml:space="preserve"> to leaders using coaching skills in their vocational roles. Lawrence states that there is ‘little evidence’ to support the assumption that “‘executive coaching’ and ‘managerial coaching’ are indeed the same thing” </w:t>
      </w:r>
      <w:r w:rsidR="00F02DA4" w:rsidRPr="00E14AAF">
        <w:rPr>
          <w:color w:val="auto"/>
          <w:szCs w:val="22"/>
        </w:rPr>
        <w:fldChar w:fldCharType="begin"/>
      </w:r>
      <w:r w:rsidR="0041288A" w:rsidRPr="00E14AAF">
        <w:rPr>
          <w:color w:val="auto"/>
          <w:szCs w:val="22"/>
        </w:rPr>
        <w:instrText xml:space="preserve"> ADDIN ZOTERO_ITEM CSL_CITATION {"citationID":"g2Cvt2oY","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F02DA4" w:rsidRPr="00E14AAF">
        <w:rPr>
          <w:color w:val="auto"/>
          <w:szCs w:val="22"/>
        </w:rPr>
        <w:fldChar w:fldCharType="separate"/>
      </w:r>
      <w:r w:rsidR="0041288A" w:rsidRPr="00E14AAF">
        <w:rPr>
          <w:color w:val="auto"/>
        </w:rPr>
        <w:t>(18)</w:t>
      </w:r>
      <w:r w:rsidR="00F02DA4" w:rsidRPr="00E14AAF">
        <w:rPr>
          <w:color w:val="auto"/>
          <w:szCs w:val="22"/>
        </w:rPr>
        <w:fldChar w:fldCharType="end"/>
      </w:r>
      <w:r w:rsidR="00F02DA4" w:rsidRPr="00E14AAF">
        <w:rPr>
          <w:color w:val="auto"/>
          <w:szCs w:val="22"/>
        </w:rPr>
        <w:t xml:space="preserve">. </w:t>
      </w:r>
    </w:p>
    <w:p w14:paraId="1739730A" w14:textId="70D9C369" w:rsidR="00F02DA4" w:rsidRPr="00E14AAF" w:rsidRDefault="007924FE" w:rsidP="00B16ADE">
      <w:pPr>
        <w:rPr>
          <w:color w:val="auto"/>
          <w:szCs w:val="22"/>
        </w:rPr>
      </w:pPr>
      <w:r w:rsidRPr="00E14AAF">
        <w:rPr>
          <w:color w:val="auto"/>
          <w:szCs w:val="22"/>
        </w:rPr>
        <w:t xml:space="preserve">Like other complex concepts (such as leadership, coaching, development, training), there is no </w:t>
      </w:r>
      <w:r w:rsidR="00427795" w:rsidRPr="00E14AAF">
        <w:rPr>
          <w:color w:val="auto"/>
          <w:szCs w:val="22"/>
        </w:rPr>
        <w:t xml:space="preserve">single </w:t>
      </w:r>
      <w:r w:rsidRPr="00E14AAF">
        <w:rPr>
          <w:color w:val="auto"/>
          <w:szCs w:val="22"/>
        </w:rPr>
        <w:t xml:space="preserve">consistent academic definition to describe the behaviours of coaching in the context of a leader’s vocational role. Indeed, multiple definitions of coaching in the context of vocational roles </w:t>
      </w:r>
      <w:proofErr w:type="gramStart"/>
      <w:r w:rsidRPr="00E14AAF">
        <w:rPr>
          <w:color w:val="auto"/>
          <w:szCs w:val="22"/>
        </w:rPr>
        <w:t>co-exist, and</w:t>
      </w:r>
      <w:proofErr w:type="gramEnd"/>
      <w:r w:rsidRPr="00E14AAF">
        <w:rPr>
          <w:color w:val="auto"/>
          <w:szCs w:val="22"/>
        </w:rPr>
        <w:t xml:space="preserve"> make research in this field challenging. Terms including: ‘managerial coaching’; ‘manager-as-coach’; ‘team coaching by the internal team leader’; ‘employee coaching’; and </w:t>
      </w:r>
      <w:r w:rsidR="002C399D" w:rsidRPr="00E14AAF">
        <w:rPr>
          <w:color w:val="auto"/>
          <w:szCs w:val="22"/>
        </w:rPr>
        <w:t>‘Leader</w:t>
      </w:r>
      <w:r w:rsidRPr="00E14AAF">
        <w:rPr>
          <w:color w:val="auto"/>
          <w:szCs w:val="22"/>
        </w:rPr>
        <w:t xml:space="preserve">-as-coach’ are </w:t>
      </w:r>
      <w:r w:rsidR="00ED26DC" w:rsidRPr="00E14AAF">
        <w:rPr>
          <w:color w:val="auto"/>
          <w:szCs w:val="22"/>
        </w:rPr>
        <w:t xml:space="preserve">all </w:t>
      </w:r>
      <w:r w:rsidRPr="00E14AAF">
        <w:rPr>
          <w:color w:val="auto"/>
          <w:szCs w:val="22"/>
        </w:rPr>
        <w:t xml:space="preserve">commonly used to represent the practice of vocational coaching (as opposed to external coaching from a </w:t>
      </w:r>
      <w:r w:rsidR="00D44EF0" w:rsidRPr="00E14AAF">
        <w:rPr>
          <w:color w:val="auto"/>
          <w:szCs w:val="22"/>
        </w:rPr>
        <w:t>‘</w:t>
      </w:r>
      <w:r w:rsidRPr="00E14AAF">
        <w:rPr>
          <w:color w:val="auto"/>
          <w:szCs w:val="22"/>
        </w:rPr>
        <w:t xml:space="preserve">professional coach). </w:t>
      </w:r>
    </w:p>
    <w:p w14:paraId="0344457E" w14:textId="018FC045" w:rsidR="00924456" w:rsidRPr="00E14AAF" w:rsidRDefault="00585697" w:rsidP="00B16ADE">
      <w:pPr>
        <w:rPr>
          <w:color w:val="auto"/>
          <w:szCs w:val="22"/>
        </w:rPr>
      </w:pPr>
      <w:r w:rsidRPr="00E14AAF">
        <w:rPr>
          <w:color w:val="auto"/>
          <w:szCs w:val="22"/>
        </w:rPr>
        <w:t>Without clear definitions, it is challenging to both measure impact and to synthesise findings, as well as to develop suitable training and supervision processes for the ‘Leader-as-</w:t>
      </w:r>
      <w:proofErr w:type="spellStart"/>
      <w:r w:rsidRPr="00E14AAF">
        <w:rPr>
          <w:color w:val="auto"/>
          <w:szCs w:val="22"/>
        </w:rPr>
        <w:t>Coach’.</w:t>
      </w:r>
      <w:r w:rsidR="0037481E" w:rsidRPr="00E14AAF">
        <w:rPr>
          <w:color w:val="auto"/>
          <w:szCs w:val="22"/>
        </w:rPr>
        <w:t>T</w:t>
      </w:r>
      <w:r w:rsidR="003F142D" w:rsidRPr="00E14AAF">
        <w:rPr>
          <w:color w:val="auto"/>
          <w:szCs w:val="22"/>
        </w:rPr>
        <w:t>wo</w:t>
      </w:r>
      <w:proofErr w:type="spellEnd"/>
      <w:r w:rsidR="003F142D" w:rsidRPr="00E14AAF">
        <w:rPr>
          <w:color w:val="auto"/>
          <w:szCs w:val="22"/>
        </w:rPr>
        <w:t xml:space="preserve"> </w:t>
      </w:r>
      <w:r w:rsidR="00B353B8" w:rsidRPr="00E14AAF">
        <w:rPr>
          <w:color w:val="auto"/>
          <w:szCs w:val="22"/>
        </w:rPr>
        <w:t xml:space="preserve">definitions </w:t>
      </w:r>
      <w:r w:rsidR="00D06FF0" w:rsidRPr="00E14AAF">
        <w:rPr>
          <w:color w:val="auto"/>
          <w:szCs w:val="22"/>
        </w:rPr>
        <w:t xml:space="preserve">of the </w:t>
      </w:r>
      <w:r w:rsidR="002C399D" w:rsidRPr="00E14AAF">
        <w:rPr>
          <w:color w:val="auto"/>
          <w:szCs w:val="22"/>
        </w:rPr>
        <w:t>‘Leader</w:t>
      </w:r>
      <w:r w:rsidR="00D06FF0" w:rsidRPr="00E14AAF">
        <w:rPr>
          <w:color w:val="auto"/>
          <w:szCs w:val="22"/>
        </w:rPr>
        <w:t xml:space="preserve">-as-coach’ </w:t>
      </w:r>
      <w:r w:rsidR="00B353B8" w:rsidRPr="00E14AAF">
        <w:rPr>
          <w:color w:val="auto"/>
          <w:szCs w:val="22"/>
        </w:rPr>
        <w:t>are presented below:</w:t>
      </w:r>
    </w:p>
    <w:p w14:paraId="36275E94" w14:textId="105269F2" w:rsidR="00E2634D" w:rsidRPr="00E14AAF" w:rsidRDefault="00D45DB6" w:rsidP="00E2634D">
      <w:pPr>
        <w:jc w:val="center"/>
        <w:rPr>
          <w:rFonts w:eastAsia="Times New Roman"/>
          <w:i/>
          <w:iCs/>
          <w:color w:val="auto"/>
          <w:kern w:val="0"/>
          <w:szCs w:val="22"/>
          <w:lang w:eastAsia="en-GB"/>
          <w14:ligatures w14:val="none"/>
        </w:rPr>
      </w:pPr>
      <w:r w:rsidRPr="00E14AAF">
        <w:rPr>
          <w:rFonts w:eastAsia="Times New Roman"/>
          <w:i/>
          <w:iCs/>
          <w:color w:val="auto"/>
          <w:kern w:val="0"/>
          <w:szCs w:val="22"/>
          <w:lang w:eastAsia="en-GB"/>
          <w14:ligatures w14:val="none"/>
        </w:rPr>
        <w:t>‘</w:t>
      </w:r>
      <w:r w:rsidR="00B353B8" w:rsidRPr="00E14AAF">
        <w:rPr>
          <w:rFonts w:eastAsia="Times New Roman"/>
          <w:i/>
          <w:iCs/>
          <w:color w:val="auto"/>
          <w:kern w:val="0"/>
          <w:szCs w:val="22"/>
          <w:lang w:eastAsia="en-GB"/>
          <w14:ligatures w14:val="none"/>
        </w:rPr>
        <w:t>A</w:t>
      </w:r>
      <w:r w:rsidRPr="00E14AAF">
        <w:rPr>
          <w:rFonts w:eastAsia="Times New Roman"/>
          <w:i/>
          <w:iCs/>
          <w:color w:val="auto"/>
          <w:kern w:val="0"/>
          <w:szCs w:val="22"/>
          <w:lang w:eastAsia="en-GB"/>
          <w14:ligatures w14:val="none"/>
        </w:rPr>
        <w:t xml:space="preserve"> supervisor or manager serving as a coach, or facilitator of learning, in which he or she enacts specific behaviours that enable his/her employee (</w:t>
      </w:r>
      <w:proofErr w:type="spellStart"/>
      <w:r w:rsidRPr="00E14AAF">
        <w:rPr>
          <w:rFonts w:eastAsia="Times New Roman"/>
          <w:i/>
          <w:iCs/>
          <w:color w:val="auto"/>
          <w:kern w:val="0"/>
          <w:szCs w:val="22"/>
          <w:lang w:eastAsia="en-GB"/>
          <w14:ligatures w14:val="none"/>
        </w:rPr>
        <w:t>coachee</w:t>
      </w:r>
      <w:proofErr w:type="spellEnd"/>
      <w:r w:rsidRPr="00E14AAF">
        <w:rPr>
          <w:rFonts w:eastAsia="Times New Roman"/>
          <w:i/>
          <w:iCs/>
          <w:color w:val="auto"/>
          <w:kern w:val="0"/>
          <w:szCs w:val="22"/>
          <w:lang w:eastAsia="en-GB"/>
          <w14:ligatures w14:val="none"/>
        </w:rPr>
        <w:t>) to learn and develop</w:t>
      </w:r>
      <w:r w:rsidR="00B353B8" w:rsidRPr="00E14AAF">
        <w:rPr>
          <w:rFonts w:eastAsia="Times New Roman"/>
          <w:i/>
          <w:iCs/>
          <w:color w:val="auto"/>
          <w:kern w:val="0"/>
          <w:szCs w:val="22"/>
          <w:lang w:eastAsia="en-GB"/>
          <w14:ligatures w14:val="none"/>
        </w:rPr>
        <w:t>.</w:t>
      </w:r>
      <w:r w:rsidRPr="00E14AAF">
        <w:rPr>
          <w:rFonts w:eastAsia="Times New Roman"/>
          <w:i/>
          <w:iCs/>
          <w:color w:val="auto"/>
          <w:kern w:val="0"/>
          <w:szCs w:val="22"/>
          <w:lang w:eastAsia="en-GB"/>
          <w14:ligatures w14:val="none"/>
        </w:rPr>
        <w:t xml:space="preserve">’ </w:t>
      </w:r>
      <w:r w:rsidR="00876AF3" w:rsidRPr="00E14AAF">
        <w:rPr>
          <w:color w:val="auto"/>
          <w:szCs w:val="22"/>
        </w:rPr>
        <w:t>Ellinger et al,</w:t>
      </w:r>
      <w:r w:rsidR="00E2634D" w:rsidRPr="00E14AAF">
        <w:rPr>
          <w:color w:val="auto"/>
          <w:szCs w:val="22"/>
        </w:rPr>
        <w:t xml:space="preserve"> 2011</w:t>
      </w:r>
      <w:r w:rsidR="00876AF3" w:rsidRPr="00E14AAF">
        <w:rPr>
          <w:color w:val="auto"/>
          <w:szCs w:val="22"/>
        </w:rPr>
        <w:t xml:space="preserve"> </w:t>
      </w:r>
      <w:r w:rsidR="00A111F5" w:rsidRPr="00E14AAF">
        <w:rPr>
          <w:rFonts w:eastAsia="Times New Roman"/>
          <w:color w:val="auto"/>
          <w:kern w:val="0"/>
          <w:szCs w:val="22"/>
          <w:lang w:eastAsia="en-GB"/>
          <w14:ligatures w14:val="none"/>
        </w:rPr>
        <w:fldChar w:fldCharType="begin"/>
      </w:r>
      <w:r w:rsidR="0041288A" w:rsidRPr="00E14AAF">
        <w:rPr>
          <w:rFonts w:eastAsia="Times New Roman"/>
          <w:color w:val="auto"/>
          <w:kern w:val="0"/>
          <w:szCs w:val="22"/>
          <w:lang w:eastAsia="en-GB"/>
          <w14:ligatures w14:val="none"/>
        </w:rPr>
        <w:instrText xml:space="preserve"> ADDIN ZOTERO_ITEM CSL_CITATION {"citationID":"Ix0RHyYy","properties":{"formattedCitation":"(21)","plainCitation":"(21)","noteIndex":0},"citationItems":[{"id":599,"uris":["http://zotero.org/users/9417809/items/TJD376NR"],"itemData":{"id":599,"type":"article-journal","abstract":"Managerial coaching has emerged as a powerful developmental intervention over the past several years as human resource development practices continue to devolve to supervisors and managers. Yet, despite the growing interest and apparent benefits of managerial coaching, it remains an area on which little has been written from an empirical or theoretical perspective. The purpose of this paper is to examine the conceptual and limited empirical research literature on managerial coaching to develop a tentative model that may guide future research and practice.","container-title":"HRD Conference Presentation","language":"en","source":"Zotero","title":"The Manager as Coach: A Review of Empirical Literature and the Development of a Tentative Model of Managerial Coaching","author":[{"family":"Ellinger","given":"Andrea D"},{"family":"Beattie","given":"Rona S"},{"family":"Hamlin","given":"Robert G"},{"family":"Wang","given":"Yu-Lin"},{"family":"Trolan","given":"Orla"}],"issued":{"date-parts":[["2006"]]}}}],"schema":"https://github.com/citation-style-language/schema/raw/master/csl-citation.json"} </w:instrText>
      </w:r>
      <w:r w:rsidR="00A111F5" w:rsidRPr="00E14AAF">
        <w:rPr>
          <w:rFonts w:eastAsia="Times New Roman"/>
          <w:color w:val="auto"/>
          <w:kern w:val="0"/>
          <w:szCs w:val="22"/>
          <w:lang w:eastAsia="en-GB"/>
          <w14:ligatures w14:val="none"/>
        </w:rPr>
        <w:fldChar w:fldCharType="separate"/>
      </w:r>
      <w:r w:rsidR="0041288A" w:rsidRPr="00E14AAF">
        <w:rPr>
          <w:color w:val="auto"/>
        </w:rPr>
        <w:t>(21)</w:t>
      </w:r>
      <w:r w:rsidR="00A111F5" w:rsidRPr="00E14AAF">
        <w:rPr>
          <w:rFonts w:eastAsia="Times New Roman"/>
          <w:color w:val="auto"/>
          <w:kern w:val="0"/>
          <w:szCs w:val="22"/>
          <w:lang w:eastAsia="en-GB"/>
          <w14:ligatures w14:val="none"/>
        </w:rPr>
        <w:fldChar w:fldCharType="end"/>
      </w:r>
    </w:p>
    <w:p w14:paraId="34DC1E48" w14:textId="77777777" w:rsidR="00D06FF0" w:rsidRPr="00E14AAF" w:rsidRDefault="00E2634D" w:rsidP="00E2634D">
      <w:pPr>
        <w:jc w:val="center"/>
        <w:rPr>
          <w:i/>
          <w:iCs/>
          <w:color w:val="auto"/>
          <w:szCs w:val="22"/>
        </w:rPr>
      </w:pPr>
      <w:r w:rsidRPr="00E14AAF">
        <w:rPr>
          <w:i/>
          <w:iCs/>
          <w:color w:val="auto"/>
          <w:szCs w:val="22"/>
        </w:rPr>
        <w:t xml:space="preserve"> ‘A developmental activity in which an employee works one-on-one with his/her direct manager to improve current job performance and enhance his/her capabilities for future roles and/or challenges, the success of which is based on an effective relationship between the employee and manager, as well as the use of objective information, such as feedback, performance data, or assessments.’ </w:t>
      </w:r>
    </w:p>
    <w:p w14:paraId="1DE6B662" w14:textId="42DF75EB" w:rsidR="00E2634D" w:rsidRPr="00E14AAF" w:rsidRDefault="00E2634D" w:rsidP="00E2634D">
      <w:pPr>
        <w:jc w:val="center"/>
        <w:rPr>
          <w:color w:val="auto"/>
          <w:szCs w:val="22"/>
        </w:rPr>
      </w:pPr>
      <w:r w:rsidRPr="00E14AAF">
        <w:rPr>
          <w:color w:val="auto"/>
          <w:szCs w:val="22"/>
        </w:rPr>
        <w:t xml:space="preserve">Gregory &amp; Levy, 2011 </w:t>
      </w:r>
      <w:r w:rsidRPr="00E14AAF">
        <w:rPr>
          <w:color w:val="auto"/>
          <w:szCs w:val="22"/>
        </w:rPr>
        <w:fldChar w:fldCharType="begin"/>
      </w:r>
      <w:r w:rsidR="0041288A" w:rsidRPr="00E14AAF">
        <w:rPr>
          <w:color w:val="auto"/>
          <w:szCs w:val="22"/>
        </w:rPr>
        <w:instrText xml:space="preserve"> ADDIN ZOTERO_ITEM CSL_CITATION {"citationID":"1hv4eG8x","properties":{"formattedCitation":"(22)","plainCitation":"(22)","noteIndex":0},"citationItems":[{"id":665,"uris":["http://zotero.org/users/9417809/items/S599HEBY"],"itemData":{"id":665,"type":"article-journal","abstract":"While managers' coaching of their subordinates continues to grow in organisations, little empirical research exists to inform the practice. The current paper seeks to further our understanding of this type of coaching – which we refer to as employee coaching – by exploring the coaching relationship formed between the supervisor and subordinate. Past research has noted that the process and effectiveness of coaching are contingent on this relationship. The purpose of the current paper is twofold: to better define the constructs of employee coaching and the employee coaching relationship and to develop a measure of the perceived quality of the employee coaching relationship.","container-title":"Coaching: An International Journal of Theory, Research and Practice","DOI":"10.1080/17521882.2010.502901","journalAbbreviation":"Coaching: An International Journal of Theory, Research and Practice","page":"109-123","source":"ResearchGate","title":"Employee coaching relationships: Enhancing construct clarity and measurement","title-short":"Employee coaching relationships","volume":"3","author":[{"family":"Gregory","given":"Jane"},{"family":"Levy","given":"Paul"}],"issued":{"date-parts":[["2010",9,1]]}}}],"schema":"https://github.com/citation-style-language/schema/raw/master/csl-citation.json"} </w:instrText>
      </w:r>
      <w:r w:rsidRPr="00E14AAF">
        <w:rPr>
          <w:color w:val="auto"/>
          <w:szCs w:val="22"/>
        </w:rPr>
        <w:fldChar w:fldCharType="separate"/>
      </w:r>
      <w:r w:rsidR="0041288A" w:rsidRPr="00E14AAF">
        <w:rPr>
          <w:color w:val="auto"/>
        </w:rPr>
        <w:t>(22)</w:t>
      </w:r>
      <w:r w:rsidRPr="00E14AAF">
        <w:rPr>
          <w:color w:val="auto"/>
          <w:szCs w:val="22"/>
        </w:rPr>
        <w:fldChar w:fldCharType="end"/>
      </w:r>
    </w:p>
    <w:p w14:paraId="6242AAAD" w14:textId="28916572" w:rsidR="00D45DB6" w:rsidRPr="00E14AAF" w:rsidRDefault="00843BD7" w:rsidP="00B16ADE">
      <w:pPr>
        <w:rPr>
          <w:color w:val="auto"/>
          <w:szCs w:val="22"/>
        </w:rPr>
      </w:pPr>
      <w:r w:rsidRPr="00E14AAF">
        <w:rPr>
          <w:color w:val="auto"/>
          <w:szCs w:val="22"/>
        </w:rPr>
        <w:t>Hagen (2012)</w:t>
      </w:r>
      <w:r w:rsidR="00764183" w:rsidRPr="00E14AAF">
        <w:rPr>
          <w:color w:val="auto"/>
          <w:szCs w:val="22"/>
        </w:rPr>
        <w:fldChar w:fldCharType="begin"/>
      </w:r>
      <w:r w:rsidR="0041288A" w:rsidRPr="00E14AAF">
        <w:rPr>
          <w:color w:val="auto"/>
          <w:szCs w:val="22"/>
        </w:rPr>
        <w:instrText xml:space="preserve"> ADDIN ZOTERO_ITEM CSL_CITATION {"citationID":"PnUNa9p9","properties":{"formattedCitation":"(23)","plainCitation":"(23)","noteIndex":0},"citationItems":[{"id":663,"uris":["http://zotero.org/users/9417809/items/Z7PEM3XB"],"itemData":{"id":663,"type":"article-journal","abstract":"Managerial coaching has become increasingly popular despite limited empirical evidence of its impact on the individuals giving and receiving coaching, and its impact on the workplace overall. This article reviews the literature on the definition of practice of managerial coaching, and what managerial coaching looks like in terms of skills and behaviors, and examines the empirical evidence that currently exists. Models representing new current research and gaps within the literature are advanced, and future research implications are explored.","container-title":"Performance Improvement Quarterly","DOI":"10.1002/piq.20123","ISSN":"1937-8327","issue":"4","language":"en","license":"Copyright © 2012 International Society for Performance Improvement","note":"_eprint: https://onlinelibrary.wiley.com/doi/pdf/10.1002/piq.20123","page":"17-39","source":"Wiley Online Library","title":"Managerial coaching: A review of the literature","title-short":"Managerial coaching","volume":"24","author":[{"family":"Hagen","given":"Marcia S."}],"issued":{"date-parts":[["2012"]]}}}],"schema":"https://github.com/citation-style-language/schema/raw/master/csl-citation.json"} </w:instrText>
      </w:r>
      <w:r w:rsidR="00764183" w:rsidRPr="00E14AAF">
        <w:rPr>
          <w:color w:val="auto"/>
          <w:szCs w:val="22"/>
        </w:rPr>
        <w:fldChar w:fldCharType="separate"/>
      </w:r>
      <w:r w:rsidR="0041288A" w:rsidRPr="00E14AAF">
        <w:rPr>
          <w:color w:val="auto"/>
        </w:rPr>
        <w:t>(23)</w:t>
      </w:r>
      <w:r w:rsidR="00764183" w:rsidRPr="00E14AAF">
        <w:rPr>
          <w:color w:val="auto"/>
          <w:szCs w:val="22"/>
        </w:rPr>
        <w:fldChar w:fldCharType="end"/>
      </w:r>
      <w:r w:rsidRPr="00E14AAF">
        <w:rPr>
          <w:color w:val="auto"/>
          <w:szCs w:val="22"/>
        </w:rPr>
        <w:t xml:space="preserve"> </w:t>
      </w:r>
      <w:r w:rsidR="00764183" w:rsidRPr="00E14AAF">
        <w:rPr>
          <w:color w:val="auto"/>
          <w:szCs w:val="22"/>
        </w:rPr>
        <w:t>suggests</w:t>
      </w:r>
      <w:r w:rsidRPr="00E14AAF">
        <w:rPr>
          <w:color w:val="auto"/>
          <w:szCs w:val="22"/>
        </w:rPr>
        <w:t xml:space="preserve"> that</w:t>
      </w:r>
      <w:r w:rsidR="007A6B05" w:rsidRPr="00E14AAF">
        <w:rPr>
          <w:color w:val="auto"/>
          <w:szCs w:val="22"/>
        </w:rPr>
        <w:t xml:space="preserve"> all commonly used definitions</w:t>
      </w:r>
      <w:r w:rsidRPr="00E14AAF">
        <w:rPr>
          <w:color w:val="auto"/>
          <w:szCs w:val="22"/>
        </w:rPr>
        <w:t xml:space="preserve"> imply a learning process through which the individual (or team) is </w:t>
      </w:r>
      <w:r w:rsidR="00764183" w:rsidRPr="00E14AAF">
        <w:rPr>
          <w:color w:val="auto"/>
          <w:szCs w:val="22"/>
        </w:rPr>
        <w:t>‘</w:t>
      </w:r>
      <w:r w:rsidRPr="00E14AAF">
        <w:rPr>
          <w:color w:val="auto"/>
          <w:szCs w:val="22"/>
        </w:rPr>
        <w:t>helped to perform better</w:t>
      </w:r>
      <w:r w:rsidR="00764183" w:rsidRPr="00E14AAF">
        <w:rPr>
          <w:color w:val="auto"/>
          <w:szCs w:val="22"/>
        </w:rPr>
        <w:t>’</w:t>
      </w:r>
      <w:r w:rsidRPr="00E14AAF">
        <w:rPr>
          <w:color w:val="auto"/>
          <w:szCs w:val="22"/>
        </w:rPr>
        <w:t>.</w:t>
      </w:r>
      <w:r w:rsidR="00FD3A84" w:rsidRPr="00E14AAF">
        <w:rPr>
          <w:color w:val="auto"/>
          <w:szCs w:val="22"/>
        </w:rPr>
        <w:t xml:space="preserve"> Lawrence</w:t>
      </w:r>
      <w:r w:rsidR="008F37F7" w:rsidRPr="00E14AAF">
        <w:rPr>
          <w:color w:val="auto"/>
          <w:szCs w:val="22"/>
        </w:rPr>
        <w:t xml:space="preserve"> </w:t>
      </w:r>
      <w:r w:rsidR="007E38AF" w:rsidRPr="00E14AAF">
        <w:rPr>
          <w:color w:val="auto"/>
          <w:szCs w:val="22"/>
        </w:rPr>
        <w:fldChar w:fldCharType="begin"/>
      </w:r>
      <w:r w:rsidR="0041288A" w:rsidRPr="00E14AAF">
        <w:rPr>
          <w:color w:val="auto"/>
          <w:szCs w:val="22"/>
        </w:rPr>
        <w:instrText xml:space="preserve"> ADDIN ZOTERO_ITEM CSL_CITATION {"citationID":"4KYkNiM6","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7E38AF" w:rsidRPr="00E14AAF">
        <w:rPr>
          <w:color w:val="auto"/>
          <w:szCs w:val="22"/>
        </w:rPr>
        <w:fldChar w:fldCharType="separate"/>
      </w:r>
      <w:r w:rsidR="0041288A" w:rsidRPr="00E14AAF">
        <w:rPr>
          <w:color w:val="auto"/>
        </w:rPr>
        <w:t>(18)</w:t>
      </w:r>
      <w:r w:rsidR="007E38AF" w:rsidRPr="00E14AAF">
        <w:rPr>
          <w:color w:val="auto"/>
          <w:szCs w:val="22"/>
        </w:rPr>
        <w:fldChar w:fldCharType="end"/>
      </w:r>
      <w:r w:rsidR="00FD3A84" w:rsidRPr="00E14AAF">
        <w:rPr>
          <w:color w:val="auto"/>
          <w:szCs w:val="22"/>
        </w:rPr>
        <w:t xml:space="preserve"> </w:t>
      </w:r>
      <w:r w:rsidR="0062506A" w:rsidRPr="00E14AAF">
        <w:rPr>
          <w:color w:val="auto"/>
          <w:szCs w:val="22"/>
        </w:rPr>
        <w:t>lists</w:t>
      </w:r>
      <w:r w:rsidR="00FD3A84" w:rsidRPr="00E14AAF">
        <w:rPr>
          <w:color w:val="auto"/>
          <w:szCs w:val="22"/>
        </w:rPr>
        <w:t xml:space="preserve"> </w:t>
      </w:r>
      <w:r w:rsidR="00291E9B" w:rsidRPr="00E14AAF">
        <w:rPr>
          <w:color w:val="auto"/>
          <w:szCs w:val="22"/>
        </w:rPr>
        <w:t xml:space="preserve">over </w:t>
      </w:r>
      <w:r w:rsidR="00061827" w:rsidRPr="00E14AAF">
        <w:rPr>
          <w:color w:val="auto"/>
          <w:szCs w:val="22"/>
        </w:rPr>
        <w:t>sixte</w:t>
      </w:r>
      <w:r w:rsidR="0034613A" w:rsidRPr="00E14AAF">
        <w:rPr>
          <w:color w:val="auto"/>
          <w:szCs w:val="22"/>
        </w:rPr>
        <w:t>en</w:t>
      </w:r>
      <w:r w:rsidR="00061827" w:rsidRPr="00E14AAF">
        <w:rPr>
          <w:color w:val="auto"/>
          <w:szCs w:val="22"/>
        </w:rPr>
        <w:t xml:space="preserve"> </w:t>
      </w:r>
      <w:r w:rsidR="00FD3A84" w:rsidRPr="00E14AAF">
        <w:rPr>
          <w:color w:val="auto"/>
          <w:szCs w:val="22"/>
        </w:rPr>
        <w:t>d</w:t>
      </w:r>
      <w:r w:rsidR="0062506A" w:rsidRPr="00E14AAF">
        <w:rPr>
          <w:color w:val="auto"/>
          <w:szCs w:val="22"/>
        </w:rPr>
        <w:t xml:space="preserve">efinitions from the literature: </w:t>
      </w:r>
      <w:r w:rsidR="008F37F7" w:rsidRPr="00E14AAF">
        <w:rPr>
          <w:color w:val="auto"/>
          <w:szCs w:val="22"/>
        </w:rPr>
        <w:t xml:space="preserve">noting that </w:t>
      </w:r>
      <w:r w:rsidR="0062506A" w:rsidRPr="00E14AAF">
        <w:rPr>
          <w:color w:val="auto"/>
          <w:szCs w:val="22"/>
        </w:rPr>
        <w:t>s</w:t>
      </w:r>
      <w:r w:rsidR="00764183" w:rsidRPr="00E14AAF">
        <w:rPr>
          <w:color w:val="auto"/>
          <w:szCs w:val="22"/>
        </w:rPr>
        <w:t xml:space="preserve">ome </w:t>
      </w:r>
      <w:r w:rsidRPr="00E14AAF">
        <w:rPr>
          <w:color w:val="auto"/>
          <w:szCs w:val="22"/>
        </w:rPr>
        <w:t>describe a facilitative process</w:t>
      </w:r>
      <w:r w:rsidR="00FD3A84" w:rsidRPr="00E14AAF">
        <w:rPr>
          <w:color w:val="auto"/>
          <w:szCs w:val="22"/>
        </w:rPr>
        <w:t xml:space="preserve">, others </w:t>
      </w:r>
      <w:r w:rsidRPr="00E14AAF">
        <w:rPr>
          <w:color w:val="auto"/>
          <w:szCs w:val="22"/>
        </w:rPr>
        <w:t>a more directive process,</w:t>
      </w:r>
      <w:r w:rsidR="00FD3A84" w:rsidRPr="00E14AAF">
        <w:rPr>
          <w:color w:val="auto"/>
          <w:szCs w:val="22"/>
        </w:rPr>
        <w:t xml:space="preserve"> and others</w:t>
      </w:r>
      <w:r w:rsidRPr="00E14AAF">
        <w:rPr>
          <w:color w:val="auto"/>
          <w:szCs w:val="22"/>
        </w:rPr>
        <w:t xml:space="preserve"> </w:t>
      </w:r>
      <w:r w:rsidR="00FD3A84" w:rsidRPr="00E14AAF">
        <w:rPr>
          <w:color w:val="auto"/>
          <w:szCs w:val="22"/>
        </w:rPr>
        <w:t>do not refer to</w:t>
      </w:r>
      <w:r w:rsidRPr="00E14AAF">
        <w:rPr>
          <w:color w:val="auto"/>
          <w:szCs w:val="22"/>
        </w:rPr>
        <w:t xml:space="preserve"> process,</w:t>
      </w:r>
      <w:r w:rsidR="00FD3A84" w:rsidRPr="00E14AAF">
        <w:rPr>
          <w:color w:val="auto"/>
          <w:szCs w:val="22"/>
        </w:rPr>
        <w:t xml:space="preserve"> only </w:t>
      </w:r>
      <w:r w:rsidRPr="00E14AAF">
        <w:rPr>
          <w:color w:val="auto"/>
          <w:szCs w:val="22"/>
        </w:rPr>
        <w:t>outcomes</w:t>
      </w:r>
      <w:r w:rsidR="00FD3A84" w:rsidRPr="00E14AAF">
        <w:rPr>
          <w:color w:val="auto"/>
          <w:szCs w:val="22"/>
        </w:rPr>
        <w:t xml:space="preserve">. </w:t>
      </w:r>
      <w:r w:rsidR="001C3DE8" w:rsidRPr="00E14AAF">
        <w:rPr>
          <w:color w:val="auto"/>
          <w:szCs w:val="22"/>
        </w:rPr>
        <w:t>T</w:t>
      </w:r>
      <w:r w:rsidR="00026DDB" w:rsidRPr="00E14AAF">
        <w:rPr>
          <w:color w:val="auto"/>
          <w:szCs w:val="22"/>
        </w:rPr>
        <w:t>his is also</w:t>
      </w:r>
      <w:r w:rsidR="00792AED" w:rsidRPr="00E14AAF">
        <w:rPr>
          <w:color w:val="auto"/>
          <w:szCs w:val="22"/>
        </w:rPr>
        <w:t xml:space="preserve"> found in the broader coaching literature as scholars have sought to move from understanding ‘whether’ coaching works (outcomes) to ‘how’ coaching works (process) </w:t>
      </w:r>
      <w:r w:rsidR="00B8722A" w:rsidRPr="00E14AAF">
        <w:rPr>
          <w:color w:val="auto"/>
          <w:szCs w:val="22"/>
        </w:rPr>
        <w:fldChar w:fldCharType="begin"/>
      </w:r>
      <w:r w:rsidR="00B8722A" w:rsidRPr="00E14AAF">
        <w:rPr>
          <w:color w:val="auto"/>
          <w:szCs w:val="22"/>
        </w:rPr>
        <w:instrText xml:space="preserve"> ADDIN ZOTERO_ITEM CSL_CITATION {"citationID":"5mMF5uf2","properties":{"formattedCitation":"(13)","plainCitation":"(13)","noteIndex":0},"citationItems":[{"id":63,"uris":["http://zotero.org/users/9417809/items/2R6FZWPP"],"itemData":{"id":63,"type":"article-journal","abstract":"Meta-analytic results have established that workplace coaching is effective, however, little is known about the determinants of coaching effectiveness. This paper reports an inclusive systematic literature review, covering the quantitative and qualitative research on workplace coaching. We focus on seven promising areas in the current workplace coaching literature that emerged by the synthesis of 117 empirical studies: self-efficacy, coaching motivation, goal orientation, trust, interpersonal attraction, feedback intervention, and supervisory support. The major contribution of our paper is the systematic integration of well-established theoretical constructs in the workplace coaching context and the new insights we provide in the synthesis of these literatures. Based on our review we provide specific recommendations to be addressed in future research, including recommended research methodologies, which we propose will significantly progress the field of workplace coaching theory and practice.","container-title":"European Journal of Work and Organizational Psychology","ISSN":"1464-0643","issue":"3","language":"en","note":"number: 3\npublisher: Taylor &amp; Francis","page":"342-361","source":"centaur.reading.ac.uk","title":"Understanding the factors that determine workplace coaching effectiveness: a systematic literature review","title-short":"Understanding the factors that determine workplace coaching effectiveness","volume":"27","author":[{"family":"Bozer","given":"Gil"},{"family":"Jones","given":"Rebecca J."}],"issued":{"date-parts":[["2018"]]}}}],"schema":"https://github.com/citation-style-language/schema/raw/master/csl-citation.json"} </w:instrText>
      </w:r>
      <w:r w:rsidR="00B8722A" w:rsidRPr="00E14AAF">
        <w:rPr>
          <w:color w:val="auto"/>
          <w:szCs w:val="22"/>
        </w:rPr>
        <w:fldChar w:fldCharType="separate"/>
      </w:r>
      <w:r w:rsidR="00B8722A" w:rsidRPr="00E14AAF">
        <w:rPr>
          <w:color w:val="auto"/>
        </w:rPr>
        <w:t>(13)</w:t>
      </w:r>
      <w:r w:rsidR="00B8722A" w:rsidRPr="00E14AAF">
        <w:rPr>
          <w:color w:val="auto"/>
          <w:szCs w:val="22"/>
        </w:rPr>
        <w:fldChar w:fldCharType="end"/>
      </w:r>
      <w:r w:rsidR="00792AED" w:rsidRPr="00E14AAF">
        <w:rPr>
          <w:color w:val="auto"/>
          <w:szCs w:val="22"/>
        </w:rPr>
        <w:t xml:space="preserve">. </w:t>
      </w:r>
      <w:r w:rsidR="001B1225" w:rsidRPr="00E14AAF">
        <w:rPr>
          <w:color w:val="auto"/>
          <w:szCs w:val="22"/>
        </w:rPr>
        <w:t xml:space="preserve">Lawrence </w:t>
      </w:r>
      <w:r w:rsidR="00291E9B" w:rsidRPr="00E14AAF">
        <w:rPr>
          <w:color w:val="auto"/>
          <w:szCs w:val="22"/>
        </w:rPr>
        <w:t>also comments that some</w:t>
      </w:r>
      <w:r w:rsidRPr="00E14AAF">
        <w:rPr>
          <w:color w:val="auto"/>
          <w:szCs w:val="22"/>
        </w:rPr>
        <w:t xml:space="preserve"> defin</w:t>
      </w:r>
      <w:r w:rsidR="008F37F7" w:rsidRPr="00E14AAF">
        <w:rPr>
          <w:color w:val="auto"/>
          <w:szCs w:val="22"/>
        </w:rPr>
        <w:t xml:space="preserve">itions focus on </w:t>
      </w:r>
      <w:r w:rsidR="00B709BF" w:rsidRPr="00E14AAF">
        <w:rPr>
          <w:color w:val="auto"/>
          <w:szCs w:val="22"/>
        </w:rPr>
        <w:t>s</w:t>
      </w:r>
      <w:r w:rsidRPr="00E14AAF">
        <w:rPr>
          <w:color w:val="auto"/>
          <w:szCs w:val="22"/>
        </w:rPr>
        <w:t>pecific, measurable, skills and competencies</w:t>
      </w:r>
      <w:r w:rsidR="00291E9B" w:rsidRPr="00E14AAF">
        <w:rPr>
          <w:color w:val="auto"/>
          <w:szCs w:val="22"/>
        </w:rPr>
        <w:t xml:space="preserve"> </w:t>
      </w:r>
      <w:r w:rsidR="008E4014" w:rsidRPr="00E14AAF">
        <w:rPr>
          <w:color w:val="auto"/>
          <w:szCs w:val="22"/>
        </w:rPr>
        <w:t>which he</w:t>
      </w:r>
      <w:r w:rsidR="00F201AF" w:rsidRPr="00E14AAF">
        <w:rPr>
          <w:color w:val="auto"/>
          <w:szCs w:val="22"/>
        </w:rPr>
        <w:t xml:space="preserve"> has</w:t>
      </w:r>
      <w:r w:rsidR="00B709BF" w:rsidRPr="00E14AAF">
        <w:rPr>
          <w:color w:val="auto"/>
          <w:szCs w:val="22"/>
        </w:rPr>
        <w:t xml:space="preserve"> </w:t>
      </w:r>
      <w:r w:rsidR="00F201AF" w:rsidRPr="00E14AAF">
        <w:rPr>
          <w:color w:val="auto"/>
          <w:szCs w:val="22"/>
        </w:rPr>
        <w:t>summarised</w:t>
      </w:r>
      <w:r w:rsidR="008E4014" w:rsidRPr="00E14AAF">
        <w:rPr>
          <w:color w:val="auto"/>
          <w:szCs w:val="22"/>
        </w:rPr>
        <w:t xml:space="preserve">. </w:t>
      </w:r>
      <w:r w:rsidR="00ED26DC" w:rsidRPr="00E14AAF">
        <w:rPr>
          <w:color w:val="auto"/>
          <w:szCs w:val="22"/>
        </w:rPr>
        <w:t>He</w:t>
      </w:r>
      <w:r w:rsidR="008E4014" w:rsidRPr="00E14AAF">
        <w:rPr>
          <w:color w:val="auto"/>
          <w:szCs w:val="22"/>
        </w:rPr>
        <w:t xml:space="preserve"> </w:t>
      </w:r>
      <w:r w:rsidR="00F201AF" w:rsidRPr="00E14AAF">
        <w:rPr>
          <w:color w:val="auto"/>
          <w:szCs w:val="22"/>
        </w:rPr>
        <w:t xml:space="preserve">notes that some </w:t>
      </w:r>
      <w:r w:rsidR="00B709BF" w:rsidRPr="00E14AAF">
        <w:rPr>
          <w:color w:val="auto"/>
          <w:szCs w:val="22"/>
        </w:rPr>
        <w:t xml:space="preserve">definitions </w:t>
      </w:r>
      <w:r w:rsidRPr="00E14AAF">
        <w:rPr>
          <w:color w:val="auto"/>
          <w:szCs w:val="22"/>
        </w:rPr>
        <w:t>plac</w:t>
      </w:r>
      <w:r w:rsidR="00F201AF" w:rsidRPr="00E14AAF">
        <w:rPr>
          <w:color w:val="auto"/>
          <w:szCs w:val="22"/>
        </w:rPr>
        <w:t>e</w:t>
      </w:r>
      <w:r w:rsidRPr="00E14AAF">
        <w:rPr>
          <w:color w:val="auto"/>
          <w:szCs w:val="22"/>
        </w:rPr>
        <w:t xml:space="preserve"> more </w:t>
      </w:r>
      <w:r w:rsidR="008F24BA" w:rsidRPr="00E14AAF">
        <w:rPr>
          <w:color w:val="auto"/>
          <w:szCs w:val="22"/>
        </w:rPr>
        <w:t>emp</w:t>
      </w:r>
      <w:r w:rsidR="00A84F03" w:rsidRPr="00E14AAF">
        <w:rPr>
          <w:color w:val="auto"/>
          <w:szCs w:val="22"/>
        </w:rPr>
        <w:t>h</w:t>
      </w:r>
      <w:r w:rsidR="008F24BA" w:rsidRPr="00E14AAF">
        <w:rPr>
          <w:color w:val="auto"/>
          <w:szCs w:val="22"/>
        </w:rPr>
        <w:t xml:space="preserve">asis </w:t>
      </w:r>
      <w:r w:rsidRPr="00E14AAF">
        <w:rPr>
          <w:color w:val="auto"/>
          <w:szCs w:val="22"/>
        </w:rPr>
        <w:t xml:space="preserve">on </w:t>
      </w:r>
      <w:r w:rsidR="007E38AF" w:rsidRPr="00E14AAF">
        <w:rPr>
          <w:color w:val="auto"/>
          <w:szCs w:val="22"/>
        </w:rPr>
        <w:t xml:space="preserve">relationship skills (such as </w:t>
      </w:r>
      <w:r w:rsidRPr="00E14AAF">
        <w:rPr>
          <w:color w:val="auto"/>
          <w:szCs w:val="22"/>
        </w:rPr>
        <w:t>empathy, facilitation and relationship building</w:t>
      </w:r>
      <w:r w:rsidR="007E38AF" w:rsidRPr="00E14AAF">
        <w:rPr>
          <w:color w:val="auto"/>
          <w:szCs w:val="22"/>
        </w:rPr>
        <w:t>)</w:t>
      </w:r>
      <w:r w:rsidRPr="00E14AAF">
        <w:rPr>
          <w:color w:val="auto"/>
          <w:szCs w:val="22"/>
        </w:rPr>
        <w:t>,</w:t>
      </w:r>
      <w:r w:rsidR="007E38AF" w:rsidRPr="00E14AAF">
        <w:rPr>
          <w:color w:val="auto"/>
          <w:szCs w:val="22"/>
        </w:rPr>
        <w:t xml:space="preserve"> and others on more</w:t>
      </w:r>
      <w:r w:rsidRPr="00E14AAF">
        <w:rPr>
          <w:color w:val="auto"/>
          <w:szCs w:val="22"/>
        </w:rPr>
        <w:t xml:space="preserve"> directive behaviours</w:t>
      </w:r>
      <w:r w:rsidR="007E38AF" w:rsidRPr="00E14AAF">
        <w:rPr>
          <w:color w:val="auto"/>
          <w:szCs w:val="22"/>
        </w:rPr>
        <w:t xml:space="preserve"> (</w:t>
      </w:r>
      <w:r w:rsidRPr="00E14AAF">
        <w:rPr>
          <w:color w:val="auto"/>
          <w:szCs w:val="22"/>
        </w:rPr>
        <w:t>such as recognising performance, goal setting and advice giving</w:t>
      </w:r>
      <w:r w:rsidR="007E38AF" w:rsidRPr="00E14AAF">
        <w:rPr>
          <w:color w:val="auto"/>
          <w:szCs w:val="22"/>
        </w:rPr>
        <w:t>).</w:t>
      </w:r>
    </w:p>
    <w:p w14:paraId="10BADF70" w14:textId="7EC031C4" w:rsidR="003B5BA8" w:rsidRPr="00E14AAF" w:rsidRDefault="00606E90" w:rsidP="00B16ADE">
      <w:pPr>
        <w:rPr>
          <w:color w:val="auto"/>
          <w:szCs w:val="22"/>
        </w:rPr>
      </w:pPr>
      <w:r w:rsidRPr="00E14AAF">
        <w:rPr>
          <w:color w:val="auto"/>
          <w:szCs w:val="22"/>
        </w:rPr>
        <w:lastRenderedPageBreak/>
        <w:t xml:space="preserve">While all definitions are aimed at supporting or improving the employee’s </w:t>
      </w:r>
      <w:r w:rsidR="00411C2C" w:rsidRPr="00E14AAF">
        <w:rPr>
          <w:color w:val="auto"/>
          <w:szCs w:val="22"/>
        </w:rPr>
        <w:t>performance, t</w:t>
      </w:r>
      <w:r w:rsidR="00F02EA1" w:rsidRPr="00E14AAF">
        <w:rPr>
          <w:color w:val="auto"/>
          <w:szCs w:val="22"/>
        </w:rPr>
        <w:t xml:space="preserve">he context in which the coaching behaviour takes place is </w:t>
      </w:r>
      <w:r w:rsidR="00FB1B8C" w:rsidRPr="00E14AAF">
        <w:rPr>
          <w:color w:val="auto"/>
          <w:szCs w:val="22"/>
        </w:rPr>
        <w:t xml:space="preserve">likely to be </w:t>
      </w:r>
      <w:r w:rsidR="00F02EA1" w:rsidRPr="00E14AAF">
        <w:rPr>
          <w:color w:val="auto"/>
          <w:szCs w:val="22"/>
        </w:rPr>
        <w:t>relevant</w:t>
      </w:r>
      <w:r w:rsidR="00411C2C" w:rsidRPr="00E14AAF">
        <w:rPr>
          <w:color w:val="auto"/>
          <w:szCs w:val="22"/>
        </w:rPr>
        <w:t xml:space="preserve"> to understanding the nuances in the different definitions. B</w:t>
      </w:r>
      <w:r w:rsidR="00F02EA1" w:rsidRPr="00E14AAF">
        <w:rPr>
          <w:color w:val="auto"/>
          <w:szCs w:val="22"/>
        </w:rPr>
        <w:t xml:space="preserve">rief informal </w:t>
      </w:r>
      <w:r w:rsidR="00FC602F" w:rsidRPr="00E14AAF">
        <w:rPr>
          <w:color w:val="auto"/>
          <w:szCs w:val="22"/>
        </w:rPr>
        <w:t xml:space="preserve">‘corridor </w:t>
      </w:r>
      <w:r w:rsidR="00F02EA1" w:rsidRPr="00E14AAF">
        <w:rPr>
          <w:color w:val="auto"/>
          <w:szCs w:val="22"/>
        </w:rPr>
        <w:t>coaching</w:t>
      </w:r>
      <w:r w:rsidR="00FC602F" w:rsidRPr="00E14AAF">
        <w:rPr>
          <w:color w:val="auto"/>
          <w:szCs w:val="22"/>
        </w:rPr>
        <w:t>’</w:t>
      </w:r>
      <w:r w:rsidR="00F02EA1" w:rsidRPr="00E14AAF">
        <w:rPr>
          <w:color w:val="auto"/>
          <w:szCs w:val="22"/>
        </w:rPr>
        <w:t xml:space="preserve"> interventions </w:t>
      </w:r>
      <w:r w:rsidR="004907D3" w:rsidRPr="00E14AAF">
        <w:rPr>
          <w:color w:val="auto"/>
          <w:szCs w:val="22"/>
        </w:rPr>
        <w:t>are likely to focus on t</w:t>
      </w:r>
      <w:r w:rsidR="00F24C78" w:rsidRPr="00E14AAF">
        <w:rPr>
          <w:color w:val="auto"/>
          <w:szCs w:val="22"/>
        </w:rPr>
        <w:t xml:space="preserve">he </w:t>
      </w:r>
      <w:r w:rsidR="00FC602F" w:rsidRPr="00E14AAF">
        <w:rPr>
          <w:color w:val="auto"/>
          <w:szCs w:val="22"/>
        </w:rPr>
        <w:t xml:space="preserve">Leader’s </w:t>
      </w:r>
      <w:r w:rsidR="00F24C78" w:rsidRPr="00E14AAF">
        <w:rPr>
          <w:color w:val="auto"/>
          <w:szCs w:val="22"/>
        </w:rPr>
        <w:t xml:space="preserve">use of </w:t>
      </w:r>
      <w:r w:rsidR="000D3E7A" w:rsidRPr="00E14AAF">
        <w:rPr>
          <w:color w:val="auto"/>
          <w:szCs w:val="22"/>
        </w:rPr>
        <w:t>listening</w:t>
      </w:r>
      <w:r w:rsidR="00F91C80" w:rsidRPr="00E14AAF">
        <w:rPr>
          <w:color w:val="auto"/>
          <w:szCs w:val="22"/>
        </w:rPr>
        <w:t xml:space="preserve">, </w:t>
      </w:r>
      <w:r w:rsidR="00934C0D" w:rsidRPr="00E14AAF">
        <w:rPr>
          <w:color w:val="auto"/>
          <w:szCs w:val="22"/>
        </w:rPr>
        <w:t>facilitating</w:t>
      </w:r>
      <w:r w:rsidR="004523FE" w:rsidRPr="00E14AAF">
        <w:rPr>
          <w:color w:val="auto"/>
          <w:szCs w:val="22"/>
        </w:rPr>
        <w:t xml:space="preserve"> and</w:t>
      </w:r>
      <w:r w:rsidR="000D3E7A" w:rsidRPr="00E14AAF">
        <w:rPr>
          <w:color w:val="auto"/>
          <w:szCs w:val="22"/>
        </w:rPr>
        <w:t xml:space="preserve"> </w:t>
      </w:r>
      <w:r w:rsidR="00F24C78" w:rsidRPr="00E14AAF">
        <w:rPr>
          <w:color w:val="auto"/>
          <w:szCs w:val="22"/>
        </w:rPr>
        <w:t>questioning behaviour</w:t>
      </w:r>
      <w:r w:rsidR="00FC602F" w:rsidRPr="00E14AAF">
        <w:rPr>
          <w:color w:val="auto"/>
          <w:szCs w:val="22"/>
        </w:rPr>
        <w:t>s</w:t>
      </w:r>
      <w:r w:rsidR="00F91C80" w:rsidRPr="00E14AAF">
        <w:rPr>
          <w:color w:val="auto"/>
          <w:szCs w:val="22"/>
        </w:rPr>
        <w:t>. W</w:t>
      </w:r>
      <w:r w:rsidR="004523FE" w:rsidRPr="00E14AAF">
        <w:rPr>
          <w:color w:val="auto"/>
          <w:szCs w:val="22"/>
        </w:rPr>
        <w:t xml:space="preserve">hen the Leader and employee are engaged in </w:t>
      </w:r>
      <w:r w:rsidR="00FC602F" w:rsidRPr="00E14AAF">
        <w:rPr>
          <w:color w:val="auto"/>
          <w:szCs w:val="22"/>
        </w:rPr>
        <w:t>longer</w:t>
      </w:r>
      <w:r w:rsidR="00BC1604" w:rsidRPr="00E14AAF">
        <w:rPr>
          <w:color w:val="auto"/>
          <w:szCs w:val="22"/>
        </w:rPr>
        <w:t>,</w:t>
      </w:r>
      <w:r w:rsidR="00FC602F" w:rsidRPr="00E14AAF">
        <w:rPr>
          <w:color w:val="auto"/>
          <w:szCs w:val="22"/>
        </w:rPr>
        <w:t xml:space="preserve"> </w:t>
      </w:r>
      <w:r w:rsidR="009B610C" w:rsidRPr="00E14AAF">
        <w:rPr>
          <w:color w:val="auto"/>
          <w:szCs w:val="22"/>
        </w:rPr>
        <w:t>planned</w:t>
      </w:r>
      <w:r w:rsidR="00BC1604" w:rsidRPr="00E14AAF">
        <w:rPr>
          <w:color w:val="auto"/>
          <w:szCs w:val="22"/>
        </w:rPr>
        <w:t>,</w:t>
      </w:r>
      <w:r w:rsidR="009B610C" w:rsidRPr="00E14AAF">
        <w:rPr>
          <w:color w:val="auto"/>
          <w:szCs w:val="22"/>
        </w:rPr>
        <w:t xml:space="preserve"> </w:t>
      </w:r>
      <w:r w:rsidR="00F91C80" w:rsidRPr="00E14AAF">
        <w:rPr>
          <w:color w:val="auto"/>
          <w:szCs w:val="22"/>
        </w:rPr>
        <w:t>coaching conversation</w:t>
      </w:r>
      <w:r w:rsidR="00AE306A" w:rsidRPr="00E14AAF">
        <w:rPr>
          <w:color w:val="auto"/>
          <w:szCs w:val="22"/>
        </w:rPr>
        <w:t>s</w:t>
      </w:r>
      <w:r w:rsidR="00F91C80" w:rsidRPr="00E14AAF">
        <w:rPr>
          <w:color w:val="auto"/>
          <w:szCs w:val="22"/>
        </w:rPr>
        <w:t>, t</w:t>
      </w:r>
      <w:r w:rsidR="009B610C" w:rsidRPr="00E14AAF">
        <w:rPr>
          <w:color w:val="auto"/>
          <w:szCs w:val="22"/>
        </w:rPr>
        <w:t xml:space="preserve">hen a broader and deeper set of </w:t>
      </w:r>
      <w:r w:rsidR="00BC1604" w:rsidRPr="00E14AAF">
        <w:rPr>
          <w:color w:val="auto"/>
          <w:szCs w:val="22"/>
        </w:rPr>
        <w:t xml:space="preserve">Leader coaching </w:t>
      </w:r>
      <w:r w:rsidR="00AE306A" w:rsidRPr="00E14AAF">
        <w:rPr>
          <w:color w:val="auto"/>
          <w:szCs w:val="22"/>
        </w:rPr>
        <w:t>behaviours</w:t>
      </w:r>
      <w:r w:rsidR="009B610C" w:rsidRPr="00E14AAF">
        <w:rPr>
          <w:color w:val="auto"/>
          <w:szCs w:val="22"/>
        </w:rPr>
        <w:t xml:space="preserve"> is likely to be </w:t>
      </w:r>
      <w:r w:rsidR="00CC7892" w:rsidRPr="00E14AAF">
        <w:rPr>
          <w:color w:val="auto"/>
          <w:szCs w:val="22"/>
        </w:rPr>
        <w:t xml:space="preserve">used, </w:t>
      </w:r>
      <w:r w:rsidR="00647ACD" w:rsidRPr="00E14AAF">
        <w:rPr>
          <w:color w:val="auto"/>
          <w:szCs w:val="22"/>
        </w:rPr>
        <w:t>requir</w:t>
      </w:r>
      <w:r w:rsidR="00CC7892" w:rsidRPr="00E14AAF">
        <w:rPr>
          <w:color w:val="auto"/>
          <w:szCs w:val="22"/>
        </w:rPr>
        <w:t>ing</w:t>
      </w:r>
      <w:r w:rsidR="00647ACD" w:rsidRPr="00E14AAF">
        <w:rPr>
          <w:color w:val="auto"/>
          <w:szCs w:val="22"/>
        </w:rPr>
        <w:t xml:space="preserve"> additional skills such as relationship building, </w:t>
      </w:r>
      <w:proofErr w:type="gramStart"/>
      <w:r w:rsidR="00647ACD" w:rsidRPr="00E14AAF">
        <w:rPr>
          <w:color w:val="auto"/>
          <w:szCs w:val="22"/>
        </w:rPr>
        <w:t>goal-setting</w:t>
      </w:r>
      <w:proofErr w:type="gramEnd"/>
      <w:r w:rsidR="00647ACD" w:rsidRPr="00E14AAF">
        <w:rPr>
          <w:color w:val="auto"/>
          <w:szCs w:val="22"/>
        </w:rPr>
        <w:t xml:space="preserve">, </w:t>
      </w:r>
      <w:r w:rsidR="00E3307B" w:rsidRPr="00E14AAF">
        <w:rPr>
          <w:color w:val="auto"/>
          <w:szCs w:val="22"/>
        </w:rPr>
        <w:t xml:space="preserve">use of feedback, managing </w:t>
      </w:r>
      <w:r w:rsidR="00CC01B7" w:rsidRPr="00E14AAF">
        <w:rPr>
          <w:color w:val="auto"/>
          <w:szCs w:val="22"/>
        </w:rPr>
        <w:t xml:space="preserve">ethical </w:t>
      </w:r>
      <w:r w:rsidR="00E3307B" w:rsidRPr="00E14AAF">
        <w:rPr>
          <w:color w:val="auto"/>
          <w:szCs w:val="22"/>
        </w:rPr>
        <w:t>issues around power and confidentiality</w:t>
      </w:r>
      <w:r w:rsidR="004E60CA" w:rsidRPr="00E14AAF">
        <w:rPr>
          <w:color w:val="auto"/>
          <w:szCs w:val="22"/>
        </w:rPr>
        <w:t xml:space="preserve"> in order to provide a more holistic approach to employees</w:t>
      </w:r>
      <w:r w:rsidR="00BB0CAC" w:rsidRPr="00E14AAF">
        <w:rPr>
          <w:color w:val="auto"/>
          <w:szCs w:val="22"/>
        </w:rPr>
        <w:t>’</w:t>
      </w:r>
      <w:r w:rsidR="004E60CA" w:rsidRPr="00E14AAF">
        <w:rPr>
          <w:color w:val="auto"/>
          <w:szCs w:val="22"/>
        </w:rPr>
        <w:t xml:space="preserve"> personal and professional development</w:t>
      </w:r>
      <w:r w:rsidR="00BB0CAC" w:rsidRPr="00E14AAF">
        <w:rPr>
          <w:color w:val="auto"/>
          <w:szCs w:val="22"/>
        </w:rPr>
        <w:t xml:space="preserve"> in the short and longer term.</w:t>
      </w:r>
      <w:r w:rsidR="00934C0D" w:rsidRPr="00E14AAF">
        <w:rPr>
          <w:color w:val="auto"/>
          <w:szCs w:val="22"/>
        </w:rPr>
        <w:t xml:space="preserve"> </w:t>
      </w:r>
      <w:r w:rsidR="00CC7892" w:rsidRPr="00E14AAF">
        <w:rPr>
          <w:color w:val="auto"/>
          <w:szCs w:val="22"/>
        </w:rPr>
        <w:t>Leader coaching in practice is</w:t>
      </w:r>
      <w:r w:rsidR="002D410D" w:rsidRPr="00E14AAF">
        <w:rPr>
          <w:color w:val="auto"/>
          <w:szCs w:val="22"/>
        </w:rPr>
        <w:t xml:space="preserve"> therefore</w:t>
      </w:r>
      <w:r w:rsidR="00CC7892" w:rsidRPr="00E14AAF">
        <w:rPr>
          <w:color w:val="auto"/>
          <w:szCs w:val="22"/>
        </w:rPr>
        <w:t xml:space="preserve"> not in itself ‘one thing’</w:t>
      </w:r>
      <w:r w:rsidR="002D410D" w:rsidRPr="00E14AAF">
        <w:rPr>
          <w:color w:val="auto"/>
          <w:szCs w:val="22"/>
        </w:rPr>
        <w:t>, as opposed to other</w:t>
      </w:r>
      <w:r w:rsidR="00A053A7" w:rsidRPr="00E14AAF">
        <w:rPr>
          <w:color w:val="auto"/>
          <w:szCs w:val="22"/>
        </w:rPr>
        <w:t xml:space="preserve"> </w:t>
      </w:r>
      <w:r w:rsidR="002D410D" w:rsidRPr="00E14AAF">
        <w:rPr>
          <w:color w:val="auto"/>
          <w:szCs w:val="22"/>
        </w:rPr>
        <w:t>less complex constructs which can be more readily reduced and defined to for operational purposes</w:t>
      </w:r>
      <w:r w:rsidR="00A053A7" w:rsidRPr="00E14AAF">
        <w:rPr>
          <w:color w:val="auto"/>
          <w:szCs w:val="22"/>
        </w:rPr>
        <w:t>.</w:t>
      </w:r>
    </w:p>
    <w:p w14:paraId="18BC2E5B" w14:textId="1E544EE5" w:rsidR="00016203" w:rsidRPr="00E14AAF" w:rsidRDefault="00016203" w:rsidP="00016203">
      <w:pPr>
        <w:rPr>
          <w:color w:val="auto"/>
          <w:szCs w:val="22"/>
        </w:rPr>
      </w:pPr>
      <w:r w:rsidRPr="00E14AAF">
        <w:rPr>
          <w:color w:val="auto"/>
          <w:szCs w:val="22"/>
        </w:rPr>
        <w:t xml:space="preserve">In the context of this paper, the term ‘Leader-as-coach’ will be used to refer to the conscious use of coaching behaviours by a leader or manager in the course of their vocational role when working with an employee in a one-to-one context. The employee may be a direct report, appraisee, supervisee, a matrix or project report, team member, informal mentee or in other similar forms of relationship within the same organisation or system. The behaviour may be </w:t>
      </w:r>
      <w:r w:rsidR="00D34E26" w:rsidRPr="00E14AAF">
        <w:rPr>
          <w:color w:val="auto"/>
          <w:szCs w:val="22"/>
        </w:rPr>
        <w:t>‘spontaneous, daily, without plan or end date’</w:t>
      </w:r>
      <w:r w:rsidR="006B39B3" w:rsidRPr="00E14AAF">
        <w:rPr>
          <w:color w:val="auto"/>
          <w:szCs w:val="22"/>
        </w:rPr>
        <w:t xml:space="preserve"> </w:t>
      </w:r>
      <w:r w:rsidR="006B39B3" w:rsidRPr="00E14AAF">
        <w:rPr>
          <w:color w:val="auto"/>
          <w:szCs w:val="22"/>
        </w:rPr>
        <w:fldChar w:fldCharType="begin"/>
      </w:r>
      <w:r w:rsidR="00B8722A" w:rsidRPr="00E14AAF">
        <w:rPr>
          <w:color w:val="auto"/>
          <w:szCs w:val="22"/>
        </w:rPr>
        <w:instrText xml:space="preserve"> ADDIN ZOTERO_ITEM CSL_CITATION {"citationID":"t0ILhOXa","properties":{"formattedCitation":"(24)","plainCitation":"(24)","noteIndex":0},"citationItems":[{"id":668,"uris":["http://zotero.org/users/9417809/items/5IYGWQ6M"],"itemData":{"id":668,"type":"article-journal","container-title":"Unpublished Master's Thesis, Bleckinge Institute of Technology, Sweden.","title":"Do managers that coach become better leaders? An exploration into the relationship between managerial coaching and leader development.","author":[{"family":"Gomez","given":"E"},{"family":"Gunn","given":"R"}],"issued":{"date-parts":[["2012"]]}}}],"schema":"https://github.com/citation-style-language/schema/raw/master/csl-citation.json"} </w:instrText>
      </w:r>
      <w:r w:rsidR="006B39B3" w:rsidRPr="00E14AAF">
        <w:rPr>
          <w:color w:val="auto"/>
          <w:szCs w:val="22"/>
        </w:rPr>
        <w:fldChar w:fldCharType="separate"/>
      </w:r>
      <w:r w:rsidR="00B8722A" w:rsidRPr="00E14AAF">
        <w:rPr>
          <w:color w:val="auto"/>
        </w:rPr>
        <w:t>(24)</w:t>
      </w:r>
      <w:r w:rsidR="006B39B3" w:rsidRPr="00E14AAF">
        <w:rPr>
          <w:color w:val="auto"/>
          <w:szCs w:val="22"/>
        </w:rPr>
        <w:fldChar w:fldCharType="end"/>
      </w:r>
      <w:r w:rsidR="006B39B3" w:rsidRPr="00E14AAF">
        <w:rPr>
          <w:color w:val="auto"/>
          <w:szCs w:val="22"/>
        </w:rPr>
        <w:t xml:space="preserve"> </w:t>
      </w:r>
      <w:proofErr w:type="spellStart"/>
      <w:r w:rsidR="006B39B3" w:rsidRPr="00E14AAF">
        <w:rPr>
          <w:color w:val="auto"/>
          <w:szCs w:val="22"/>
        </w:rPr>
        <w:t>ie</w:t>
      </w:r>
      <w:proofErr w:type="spellEnd"/>
      <w:r w:rsidR="006B39B3" w:rsidRPr="00E14AAF">
        <w:rPr>
          <w:color w:val="auto"/>
          <w:szCs w:val="22"/>
        </w:rPr>
        <w:t xml:space="preserve"> </w:t>
      </w:r>
      <w:r w:rsidRPr="00E14AAF">
        <w:rPr>
          <w:color w:val="auto"/>
          <w:szCs w:val="22"/>
        </w:rPr>
        <w:t xml:space="preserve">deployed in the moment in an ad-hoc manner such as a brief ‘corridor </w:t>
      </w:r>
      <w:r w:rsidR="00B32F41" w:rsidRPr="00E14AAF">
        <w:rPr>
          <w:color w:val="auto"/>
          <w:szCs w:val="22"/>
        </w:rPr>
        <w:t xml:space="preserve">coaching’ </w:t>
      </w:r>
      <w:r w:rsidRPr="00E14AAF">
        <w:rPr>
          <w:color w:val="auto"/>
          <w:szCs w:val="22"/>
        </w:rPr>
        <w:t>conversation or in a more planned way such as in a scheduled one-to-one meeting</w:t>
      </w:r>
      <w:r w:rsidR="006B39B3" w:rsidRPr="00E14AAF">
        <w:rPr>
          <w:color w:val="auto"/>
          <w:szCs w:val="22"/>
        </w:rPr>
        <w:t xml:space="preserve">, or series of </w:t>
      </w:r>
      <w:r w:rsidR="00396FC3" w:rsidRPr="00E14AAF">
        <w:rPr>
          <w:color w:val="auto"/>
          <w:szCs w:val="22"/>
        </w:rPr>
        <w:t>‘coaching sessions’</w:t>
      </w:r>
      <w:r w:rsidRPr="00E14AAF">
        <w:rPr>
          <w:color w:val="auto"/>
          <w:szCs w:val="22"/>
        </w:rPr>
        <w:t xml:space="preserve">. </w:t>
      </w:r>
    </w:p>
    <w:p w14:paraId="3A08C9A1" w14:textId="77777777" w:rsidR="00613A5F" w:rsidRPr="00E14AAF" w:rsidRDefault="00613A5F" w:rsidP="00FB2547">
      <w:pPr>
        <w:rPr>
          <w:color w:val="auto"/>
          <w:szCs w:val="22"/>
        </w:rPr>
      </w:pPr>
    </w:p>
    <w:p w14:paraId="32941486" w14:textId="2AB5F88A" w:rsidR="00D968E1" w:rsidRPr="00E14AAF" w:rsidRDefault="00CD265D" w:rsidP="00FB2547">
      <w:pPr>
        <w:rPr>
          <w:b/>
          <w:bCs/>
          <w:color w:val="auto"/>
          <w:szCs w:val="22"/>
        </w:rPr>
      </w:pPr>
      <w:r w:rsidRPr="00E14AAF">
        <w:rPr>
          <w:b/>
          <w:bCs/>
          <w:color w:val="auto"/>
          <w:szCs w:val="22"/>
        </w:rPr>
        <w:t>3</w:t>
      </w:r>
      <w:r w:rsidR="00D968E1" w:rsidRPr="00E14AAF">
        <w:rPr>
          <w:b/>
          <w:bCs/>
          <w:color w:val="auto"/>
          <w:szCs w:val="22"/>
        </w:rPr>
        <w:t>.0 Ethical Issues</w:t>
      </w:r>
      <w:r w:rsidR="00B230AD" w:rsidRPr="00E14AAF">
        <w:rPr>
          <w:b/>
          <w:bCs/>
          <w:color w:val="auto"/>
          <w:szCs w:val="22"/>
        </w:rPr>
        <w:t>, Training and Supervision</w:t>
      </w:r>
      <w:r w:rsidR="00D968E1" w:rsidRPr="00E14AAF">
        <w:rPr>
          <w:b/>
          <w:bCs/>
          <w:color w:val="auto"/>
          <w:szCs w:val="22"/>
        </w:rPr>
        <w:t xml:space="preserve"> for the Leader-as-Coach</w:t>
      </w:r>
    </w:p>
    <w:p w14:paraId="67BB981B" w14:textId="48C54A73" w:rsidR="00613A5F" w:rsidRPr="00E14AAF" w:rsidRDefault="0081704B" w:rsidP="00FB2547">
      <w:pPr>
        <w:rPr>
          <w:color w:val="auto"/>
          <w:szCs w:val="22"/>
        </w:rPr>
      </w:pPr>
      <w:r w:rsidRPr="00E14AAF">
        <w:rPr>
          <w:color w:val="auto"/>
          <w:szCs w:val="22"/>
        </w:rPr>
        <w:t>E</w:t>
      </w:r>
      <w:r w:rsidR="00016203" w:rsidRPr="00E14AAF">
        <w:rPr>
          <w:color w:val="auto"/>
          <w:szCs w:val="22"/>
        </w:rPr>
        <w:t>thical issues</w:t>
      </w:r>
      <w:r w:rsidR="0033256C" w:rsidRPr="00E14AAF">
        <w:rPr>
          <w:color w:val="auto"/>
          <w:szCs w:val="22"/>
        </w:rPr>
        <w:t xml:space="preserve"> </w:t>
      </w:r>
      <w:r w:rsidR="00016203" w:rsidRPr="00E14AAF">
        <w:rPr>
          <w:color w:val="auto"/>
          <w:szCs w:val="22"/>
        </w:rPr>
        <w:t>arise for the Leader-as-</w:t>
      </w:r>
      <w:r w:rsidR="007560A8" w:rsidRPr="00E14AAF">
        <w:rPr>
          <w:color w:val="auto"/>
          <w:szCs w:val="22"/>
        </w:rPr>
        <w:t>c</w:t>
      </w:r>
      <w:r w:rsidR="00016203" w:rsidRPr="00E14AAF">
        <w:rPr>
          <w:color w:val="auto"/>
          <w:szCs w:val="22"/>
        </w:rPr>
        <w:t>oach</w:t>
      </w:r>
      <w:r w:rsidR="007A4379" w:rsidRPr="00E14AAF">
        <w:rPr>
          <w:color w:val="auto"/>
          <w:szCs w:val="22"/>
        </w:rPr>
        <w:t>,</w:t>
      </w:r>
      <w:r w:rsidR="006E7A77" w:rsidRPr="00E14AAF">
        <w:rPr>
          <w:color w:val="auto"/>
          <w:szCs w:val="22"/>
        </w:rPr>
        <w:t xml:space="preserve"> and t</w:t>
      </w:r>
      <w:r w:rsidR="00782EA6" w:rsidRPr="00E14AAF">
        <w:rPr>
          <w:color w:val="auto"/>
          <w:szCs w:val="22"/>
        </w:rPr>
        <w:t xml:space="preserve">he more formalised the context in which the Leader is using coaching behaviours, the greater the potential for ethical issues to </w:t>
      </w:r>
      <w:r w:rsidR="0033256C" w:rsidRPr="00E14AAF">
        <w:rPr>
          <w:color w:val="auto"/>
          <w:szCs w:val="22"/>
        </w:rPr>
        <w:t>occur</w:t>
      </w:r>
      <w:r w:rsidR="006E7A77" w:rsidRPr="00E14AAF">
        <w:rPr>
          <w:color w:val="auto"/>
          <w:szCs w:val="22"/>
        </w:rPr>
        <w:t xml:space="preserve">. </w:t>
      </w:r>
    </w:p>
    <w:p w14:paraId="1F07227E" w14:textId="1F6B9239" w:rsidR="00CF0A79" w:rsidRPr="00E14AAF" w:rsidRDefault="00B65952" w:rsidP="00FB2547">
      <w:pPr>
        <w:rPr>
          <w:color w:val="auto"/>
          <w:szCs w:val="22"/>
        </w:rPr>
      </w:pPr>
      <w:r w:rsidRPr="00E14AAF">
        <w:rPr>
          <w:color w:val="auto"/>
          <w:szCs w:val="22"/>
        </w:rPr>
        <w:t>Unless the Leader-as-</w:t>
      </w:r>
      <w:r w:rsidR="007560A8" w:rsidRPr="00E14AAF">
        <w:rPr>
          <w:color w:val="auto"/>
          <w:szCs w:val="22"/>
        </w:rPr>
        <w:t>c</w:t>
      </w:r>
      <w:r w:rsidRPr="00E14AAF">
        <w:rPr>
          <w:color w:val="auto"/>
          <w:szCs w:val="22"/>
        </w:rPr>
        <w:t>oach is trained and supervised in the conscious and ethical use of their coaching behaviours</w:t>
      </w:r>
      <w:r w:rsidR="004255B3" w:rsidRPr="00E14AAF">
        <w:rPr>
          <w:color w:val="auto"/>
          <w:szCs w:val="22"/>
        </w:rPr>
        <w:t xml:space="preserve"> in the context of their vocational role</w:t>
      </w:r>
      <w:r w:rsidRPr="00E14AAF">
        <w:rPr>
          <w:color w:val="auto"/>
          <w:szCs w:val="22"/>
        </w:rPr>
        <w:t xml:space="preserve">, then the </w:t>
      </w:r>
      <w:r w:rsidR="0033256C" w:rsidRPr="00E14AAF">
        <w:rPr>
          <w:color w:val="auto"/>
          <w:szCs w:val="22"/>
        </w:rPr>
        <w:t>L</w:t>
      </w:r>
      <w:r w:rsidRPr="00E14AAF">
        <w:rPr>
          <w:color w:val="auto"/>
          <w:szCs w:val="22"/>
        </w:rPr>
        <w:t xml:space="preserve">eader may be </w:t>
      </w:r>
      <w:r w:rsidR="00AF5E19" w:rsidRPr="00E14AAF">
        <w:rPr>
          <w:color w:val="auto"/>
          <w:szCs w:val="22"/>
        </w:rPr>
        <w:t xml:space="preserve">at risk of </w:t>
      </w:r>
      <w:r w:rsidR="00BF5FF0" w:rsidRPr="00E14AAF">
        <w:rPr>
          <w:color w:val="auto"/>
          <w:szCs w:val="22"/>
        </w:rPr>
        <w:t xml:space="preserve">maleficence, </w:t>
      </w:r>
      <w:proofErr w:type="spellStart"/>
      <w:r w:rsidR="00BF5FF0" w:rsidRPr="00E14AAF">
        <w:rPr>
          <w:color w:val="auto"/>
          <w:szCs w:val="22"/>
        </w:rPr>
        <w:t>ie</w:t>
      </w:r>
      <w:proofErr w:type="spellEnd"/>
      <w:r w:rsidR="00BF5FF0" w:rsidRPr="00E14AAF">
        <w:rPr>
          <w:color w:val="auto"/>
          <w:szCs w:val="22"/>
        </w:rPr>
        <w:t xml:space="preserve"> </w:t>
      </w:r>
      <w:r w:rsidR="00AF5E19" w:rsidRPr="00E14AAF">
        <w:rPr>
          <w:color w:val="auto"/>
          <w:szCs w:val="22"/>
        </w:rPr>
        <w:t>causing harm to their direct report</w:t>
      </w:r>
      <w:r w:rsidR="002A2679" w:rsidRPr="00E14AAF">
        <w:rPr>
          <w:color w:val="auto"/>
          <w:szCs w:val="22"/>
        </w:rPr>
        <w:t xml:space="preserve"> and/or their professional relationship </w:t>
      </w:r>
      <w:r w:rsidR="00AF5E19" w:rsidRPr="00E14AAF">
        <w:rPr>
          <w:color w:val="auto"/>
          <w:szCs w:val="22"/>
        </w:rPr>
        <w:fldChar w:fldCharType="begin"/>
      </w:r>
      <w:r w:rsidR="00B8722A" w:rsidRPr="00E14AAF">
        <w:rPr>
          <w:color w:val="auto"/>
          <w:szCs w:val="22"/>
        </w:rPr>
        <w:instrText xml:space="preserve"> ADDIN ZOTERO_ITEM CSL_CITATION {"citationID":"mKsGJfFv","properties":{"formattedCitation":"(25)","plainCitation":"(25)","noteIndex":0},"citationItems":[{"id":70112,"uris":["http://zotero.org/users/9417809/items/53FFKBS4"],"itemData":{"id":70112,"type":"article-journal","abstract":"Manager as Coach (MAC) is a concept that relates to managers who actively coach their subordinates to improve their skills, competence, and performance. The MAC practice is a popular tool for managers in organizations; however, there is a debate about the benefits gained from coaching by MACs and a theoretical gap regarding the effectiveness of this process. The purpose of this study is to examine the different perceptions of managers who coach their subordinates and subordinates coached by their managers of the coaching process and to estimate the perceived success of this process. In-depth interviews were conducted with 13 MACs and 9 coachees from various organizations in Israel. Qualitative content analysis was used to analyze and interpret the data. Basic analysis indicates that the perceptions of the MACs toward the coaching process were positive, whereas the coachees held mixed perceptions. The different perceptions point to the unequal power relations between the MACs and the coachees. In the interpretive analysis, it was found that the perceptions toward the MAC process affect coachee feelings toward the organization but not the coach's feelings. Relying on Leader-Member Exchange (LMX) theory, the MAC process will be successful only if managers significantly reduce power distances. Therefore, organizations must offer their MACs significant coaching training to decrease the negative consequences of the MAC practice and to diminish the power distance between MAC and coachee.","container-title":"Human Resource Development Quarterly","DOI":"10.1002/hrdq.21497","ISSN":"1532-1096","issue":"n/a","language":"en","license":"© 2023 The Author. Human Resource Development Quarterly published by Wiley Periodicals LLC.","note":"_eprint: https://onlinelibrary.wiley.com/doi/pdf/10.1002/hrdq.21497","source":"Wiley Online Library","title":"The practice of manager as coach (MAC): Unequal power relations and their effect on feelings toward the organization","title-short":"The practice of manager as coach (MAC)","URL":"https://onlinelibrary.wiley.com/doi/abs/10.1002/hrdq.21497","volume":"n/a","author":[{"family":"Ben-Hador","given":"Batia"}],"accessed":{"date-parts":[["2024",2,21]]}}}],"schema":"https://github.com/citation-style-language/schema/raw/master/csl-citation.json"} </w:instrText>
      </w:r>
      <w:r w:rsidR="00AF5E19" w:rsidRPr="00E14AAF">
        <w:rPr>
          <w:color w:val="auto"/>
          <w:szCs w:val="22"/>
        </w:rPr>
        <w:fldChar w:fldCharType="separate"/>
      </w:r>
      <w:r w:rsidR="00B8722A" w:rsidRPr="00E14AAF">
        <w:rPr>
          <w:color w:val="auto"/>
        </w:rPr>
        <w:t>(25)</w:t>
      </w:r>
      <w:r w:rsidR="00AF5E19" w:rsidRPr="00E14AAF">
        <w:rPr>
          <w:color w:val="auto"/>
          <w:szCs w:val="22"/>
        </w:rPr>
        <w:fldChar w:fldCharType="end"/>
      </w:r>
      <w:r w:rsidR="00AF5E19" w:rsidRPr="00E14AAF">
        <w:rPr>
          <w:color w:val="auto"/>
          <w:szCs w:val="22"/>
        </w:rPr>
        <w:t>.</w:t>
      </w:r>
      <w:r w:rsidR="002A2679" w:rsidRPr="00E14AAF">
        <w:rPr>
          <w:color w:val="auto"/>
          <w:szCs w:val="22"/>
        </w:rPr>
        <w:t xml:space="preserve"> </w:t>
      </w:r>
      <w:r w:rsidR="00BF5FF0" w:rsidRPr="00E14AAF">
        <w:rPr>
          <w:color w:val="auto"/>
          <w:szCs w:val="22"/>
        </w:rPr>
        <w:t>Whilst t</w:t>
      </w:r>
      <w:r w:rsidR="00CF0A79" w:rsidRPr="00E14AAF">
        <w:rPr>
          <w:color w:val="auto"/>
          <w:szCs w:val="22"/>
        </w:rPr>
        <w:t xml:space="preserve">he Leader’s use of coaching skills in non-critical situations to encourage an employee to identify their own solutions to a particular workplace challenge is of relatively low risk from an ethical perspective, the conscious and planned use of coaching behaviours to manage </w:t>
      </w:r>
      <w:r w:rsidR="00BF5FF0" w:rsidRPr="00E14AAF">
        <w:rPr>
          <w:color w:val="auto"/>
          <w:szCs w:val="22"/>
        </w:rPr>
        <w:t xml:space="preserve">certain work-related situations including </w:t>
      </w:r>
      <w:r w:rsidR="00CF0A79" w:rsidRPr="00E14AAF">
        <w:rPr>
          <w:color w:val="auto"/>
          <w:szCs w:val="22"/>
        </w:rPr>
        <w:t>performance issues</w:t>
      </w:r>
      <w:r w:rsidR="00BF5FF0" w:rsidRPr="00E14AAF">
        <w:rPr>
          <w:color w:val="auto"/>
          <w:szCs w:val="22"/>
        </w:rPr>
        <w:t xml:space="preserve"> (</w:t>
      </w:r>
      <w:r w:rsidR="00532C3B" w:rsidRPr="00E14AAF">
        <w:rPr>
          <w:color w:val="auto"/>
          <w:szCs w:val="22"/>
        </w:rPr>
        <w:t xml:space="preserve">especially </w:t>
      </w:r>
      <w:r w:rsidR="004E4DFA" w:rsidRPr="00E14AAF">
        <w:rPr>
          <w:color w:val="auto"/>
          <w:szCs w:val="22"/>
        </w:rPr>
        <w:t>if</w:t>
      </w:r>
      <w:r w:rsidR="00532C3B" w:rsidRPr="00E14AAF">
        <w:rPr>
          <w:color w:val="auto"/>
          <w:szCs w:val="22"/>
        </w:rPr>
        <w:t xml:space="preserve"> they </w:t>
      </w:r>
      <w:r w:rsidR="004E4DFA" w:rsidRPr="00E14AAF">
        <w:rPr>
          <w:color w:val="auto"/>
          <w:szCs w:val="22"/>
        </w:rPr>
        <w:t xml:space="preserve">have </w:t>
      </w:r>
      <w:r w:rsidR="00532C3B" w:rsidRPr="00E14AAF">
        <w:rPr>
          <w:color w:val="auto"/>
          <w:szCs w:val="22"/>
        </w:rPr>
        <w:t xml:space="preserve">become </w:t>
      </w:r>
      <w:r w:rsidR="00CA2D38" w:rsidRPr="00E14AAF">
        <w:rPr>
          <w:color w:val="auto"/>
          <w:szCs w:val="22"/>
        </w:rPr>
        <w:t>considerable</w:t>
      </w:r>
      <w:r w:rsidR="00BF5FF0" w:rsidRPr="00E14AAF">
        <w:rPr>
          <w:color w:val="auto"/>
          <w:szCs w:val="22"/>
        </w:rPr>
        <w:t>)</w:t>
      </w:r>
      <w:r w:rsidR="00CF0A79" w:rsidRPr="00E14AAF">
        <w:rPr>
          <w:color w:val="auto"/>
          <w:szCs w:val="22"/>
        </w:rPr>
        <w:t xml:space="preserve"> raises significant ethical concerns. </w:t>
      </w:r>
    </w:p>
    <w:p w14:paraId="365CD9BA" w14:textId="7FF58A19" w:rsidR="00580FAA" w:rsidRPr="00E14AAF" w:rsidRDefault="004F2EC2" w:rsidP="00FB2547">
      <w:pPr>
        <w:rPr>
          <w:color w:val="auto"/>
          <w:szCs w:val="22"/>
        </w:rPr>
      </w:pPr>
      <w:r w:rsidRPr="00E14AAF">
        <w:rPr>
          <w:color w:val="auto"/>
          <w:szCs w:val="22"/>
        </w:rPr>
        <w:t>Leaders and m</w:t>
      </w:r>
      <w:r w:rsidR="00B71288" w:rsidRPr="00E14AAF">
        <w:rPr>
          <w:color w:val="auto"/>
          <w:szCs w:val="22"/>
        </w:rPr>
        <w:t>anagers</w:t>
      </w:r>
      <w:r w:rsidRPr="00E14AAF">
        <w:rPr>
          <w:color w:val="auto"/>
          <w:szCs w:val="22"/>
        </w:rPr>
        <w:t xml:space="preserve"> generally</w:t>
      </w:r>
      <w:r w:rsidR="00B71288" w:rsidRPr="00E14AAF">
        <w:rPr>
          <w:color w:val="auto"/>
          <w:szCs w:val="22"/>
        </w:rPr>
        <w:t xml:space="preserve"> have</w:t>
      </w:r>
      <w:r w:rsidRPr="00E14AAF">
        <w:rPr>
          <w:color w:val="auto"/>
          <w:szCs w:val="22"/>
        </w:rPr>
        <w:t xml:space="preserve"> at least a degree of</w:t>
      </w:r>
      <w:r w:rsidR="00B71288" w:rsidRPr="00E14AAF">
        <w:rPr>
          <w:color w:val="auto"/>
          <w:szCs w:val="22"/>
        </w:rPr>
        <w:t xml:space="preserve"> </w:t>
      </w:r>
      <w:r w:rsidR="00CA2D38" w:rsidRPr="00E14AAF">
        <w:rPr>
          <w:color w:val="auto"/>
          <w:szCs w:val="22"/>
        </w:rPr>
        <w:t>legitimated positional</w:t>
      </w:r>
      <w:r w:rsidR="00B71288" w:rsidRPr="00E14AAF">
        <w:rPr>
          <w:color w:val="auto"/>
          <w:szCs w:val="22"/>
        </w:rPr>
        <w:t xml:space="preserve"> power over their employees – they</w:t>
      </w:r>
      <w:r w:rsidRPr="00E14AAF">
        <w:rPr>
          <w:color w:val="auto"/>
          <w:szCs w:val="22"/>
        </w:rPr>
        <w:t xml:space="preserve"> may </w:t>
      </w:r>
      <w:r w:rsidR="00D14B9C" w:rsidRPr="00E14AAF">
        <w:rPr>
          <w:color w:val="auto"/>
          <w:szCs w:val="22"/>
        </w:rPr>
        <w:t>expect compliance with certain requests</w:t>
      </w:r>
      <w:r w:rsidR="00EF0AF1" w:rsidRPr="00E14AAF">
        <w:rPr>
          <w:color w:val="auto"/>
          <w:szCs w:val="22"/>
        </w:rPr>
        <w:t xml:space="preserve">, and in theory </w:t>
      </w:r>
      <w:r w:rsidRPr="00E14AAF">
        <w:rPr>
          <w:color w:val="auto"/>
          <w:szCs w:val="22"/>
        </w:rPr>
        <w:t xml:space="preserve">they </w:t>
      </w:r>
      <w:r w:rsidR="00A50297" w:rsidRPr="00E14AAF">
        <w:rPr>
          <w:color w:val="auto"/>
          <w:szCs w:val="22"/>
        </w:rPr>
        <w:t>can use coaching to serve their own self-interests.</w:t>
      </w:r>
      <w:r w:rsidR="00865A4B" w:rsidRPr="00E14AAF">
        <w:rPr>
          <w:color w:val="auto"/>
          <w:szCs w:val="22"/>
        </w:rPr>
        <w:t xml:space="preserve"> The Leader-as-</w:t>
      </w:r>
      <w:r w:rsidR="007560A8" w:rsidRPr="00E14AAF">
        <w:rPr>
          <w:color w:val="auto"/>
          <w:szCs w:val="22"/>
        </w:rPr>
        <w:t>c</w:t>
      </w:r>
      <w:r w:rsidR="00865A4B" w:rsidRPr="00E14AAF">
        <w:rPr>
          <w:color w:val="auto"/>
          <w:szCs w:val="22"/>
        </w:rPr>
        <w:t>oach can learn methods to narrow the</w:t>
      </w:r>
      <w:r w:rsidR="002632BB" w:rsidRPr="00E14AAF">
        <w:rPr>
          <w:color w:val="auto"/>
          <w:szCs w:val="22"/>
        </w:rPr>
        <w:t xml:space="preserve"> power differential gap</w:t>
      </w:r>
      <w:r w:rsidR="001C6D8D" w:rsidRPr="00E14AAF">
        <w:rPr>
          <w:color w:val="auto"/>
          <w:szCs w:val="22"/>
        </w:rPr>
        <w:t xml:space="preserve"> when working with their employees</w:t>
      </w:r>
      <w:r w:rsidR="002632BB" w:rsidRPr="00E14AAF">
        <w:rPr>
          <w:color w:val="auto"/>
          <w:szCs w:val="22"/>
        </w:rPr>
        <w:t>, however eliminat</w:t>
      </w:r>
      <w:r w:rsidR="001C6D8D" w:rsidRPr="00E14AAF">
        <w:rPr>
          <w:color w:val="auto"/>
          <w:szCs w:val="22"/>
        </w:rPr>
        <w:t>ing</w:t>
      </w:r>
      <w:r w:rsidR="002632BB" w:rsidRPr="00E14AAF">
        <w:rPr>
          <w:color w:val="auto"/>
          <w:szCs w:val="22"/>
        </w:rPr>
        <w:t xml:space="preserve"> </w:t>
      </w:r>
      <w:r w:rsidR="00EF0AF1" w:rsidRPr="00E14AAF">
        <w:rPr>
          <w:color w:val="auto"/>
          <w:szCs w:val="22"/>
        </w:rPr>
        <w:t>the power gap</w:t>
      </w:r>
      <w:r w:rsidR="002632BB" w:rsidRPr="00E14AAF">
        <w:rPr>
          <w:color w:val="auto"/>
          <w:szCs w:val="22"/>
        </w:rPr>
        <w:t xml:space="preserve"> altogether</w:t>
      </w:r>
      <w:r w:rsidR="00E26460" w:rsidRPr="00E14AAF">
        <w:rPr>
          <w:color w:val="auto"/>
          <w:szCs w:val="22"/>
        </w:rPr>
        <w:t xml:space="preserve"> when coaching a direct report</w:t>
      </w:r>
      <w:r w:rsidR="001C6D8D" w:rsidRPr="00E14AAF">
        <w:rPr>
          <w:color w:val="auto"/>
          <w:szCs w:val="22"/>
        </w:rPr>
        <w:t xml:space="preserve"> is u</w:t>
      </w:r>
      <w:r w:rsidR="00B951D3" w:rsidRPr="00E14AAF">
        <w:rPr>
          <w:color w:val="auto"/>
          <w:szCs w:val="22"/>
        </w:rPr>
        <w:t xml:space="preserve">nlikely – </w:t>
      </w:r>
      <w:r w:rsidR="003B0882" w:rsidRPr="00E14AAF">
        <w:rPr>
          <w:color w:val="auto"/>
          <w:szCs w:val="22"/>
        </w:rPr>
        <w:t>careful attention to ethical conduct</w:t>
      </w:r>
      <w:r w:rsidR="00B951D3" w:rsidRPr="00E14AAF">
        <w:rPr>
          <w:color w:val="auto"/>
          <w:szCs w:val="22"/>
        </w:rPr>
        <w:t xml:space="preserve"> by the Leader is essential in this context</w:t>
      </w:r>
      <w:r w:rsidR="002632BB" w:rsidRPr="00E14AAF">
        <w:rPr>
          <w:color w:val="auto"/>
          <w:szCs w:val="22"/>
        </w:rPr>
        <w:t xml:space="preserve">. </w:t>
      </w:r>
    </w:p>
    <w:p w14:paraId="03D95645" w14:textId="20031E4F" w:rsidR="004E4DFA" w:rsidRPr="00E14AAF" w:rsidRDefault="004E4DFA" w:rsidP="004E4DFA">
      <w:pPr>
        <w:rPr>
          <w:color w:val="auto"/>
          <w:szCs w:val="22"/>
        </w:rPr>
      </w:pPr>
      <w:r w:rsidRPr="00E14AAF">
        <w:rPr>
          <w:color w:val="auto"/>
          <w:szCs w:val="22"/>
        </w:rPr>
        <w:t xml:space="preserve">Knowing and setting professional boundaries is </w:t>
      </w:r>
      <w:r w:rsidR="00395DE8" w:rsidRPr="00E14AAF">
        <w:rPr>
          <w:color w:val="auto"/>
          <w:szCs w:val="22"/>
        </w:rPr>
        <w:t>fundamental</w:t>
      </w:r>
      <w:r w:rsidRPr="00E14AAF">
        <w:rPr>
          <w:color w:val="auto"/>
          <w:szCs w:val="22"/>
        </w:rPr>
        <w:t xml:space="preserve"> for any coach including the Leader-as-</w:t>
      </w:r>
      <w:r w:rsidR="007560A8" w:rsidRPr="00E14AAF">
        <w:rPr>
          <w:color w:val="auto"/>
          <w:szCs w:val="22"/>
        </w:rPr>
        <w:t>c</w:t>
      </w:r>
      <w:r w:rsidRPr="00E14AAF">
        <w:rPr>
          <w:color w:val="auto"/>
          <w:szCs w:val="22"/>
        </w:rPr>
        <w:t>oach</w:t>
      </w:r>
      <w:r w:rsidR="00395DE8" w:rsidRPr="00E14AAF">
        <w:rPr>
          <w:color w:val="auto"/>
          <w:szCs w:val="22"/>
        </w:rPr>
        <w:t>. Wit</w:t>
      </w:r>
      <w:r w:rsidRPr="00E14AAF">
        <w:rPr>
          <w:color w:val="auto"/>
          <w:szCs w:val="22"/>
        </w:rPr>
        <w:t>hout appropriate training and supervision in the use of coaching behaviours, the Leader could inadvertently step into inappropriate areas of their employees’ personal lives or psychology</w:t>
      </w:r>
      <w:r w:rsidR="00395DE8" w:rsidRPr="00E14AAF">
        <w:rPr>
          <w:color w:val="auto"/>
          <w:szCs w:val="22"/>
        </w:rPr>
        <w:t>,</w:t>
      </w:r>
      <w:r w:rsidRPr="00E14AAF">
        <w:rPr>
          <w:color w:val="auto"/>
          <w:szCs w:val="22"/>
        </w:rPr>
        <w:t xml:space="preserve"> as found in a recent study by Ben-Hador </w:t>
      </w:r>
      <w:r w:rsidRPr="00E14AAF">
        <w:rPr>
          <w:color w:val="auto"/>
          <w:szCs w:val="22"/>
        </w:rPr>
        <w:fldChar w:fldCharType="begin"/>
      </w:r>
      <w:r w:rsidR="00B8722A" w:rsidRPr="00E14AAF">
        <w:rPr>
          <w:color w:val="auto"/>
          <w:szCs w:val="22"/>
        </w:rPr>
        <w:instrText xml:space="preserve"> ADDIN ZOTERO_ITEM CSL_CITATION {"citationID":"c3pexqGo","properties":{"formattedCitation":"(25)","plainCitation":"(25)","noteIndex":0},"citationItems":[{"id":70112,"uris":["http://zotero.org/users/9417809/items/53FFKBS4"],"itemData":{"id":70112,"type":"article-journal","abstract":"Manager as Coach (MAC) is a concept that relates to managers who actively coach their subordinates to improve their skills, competence, and performance. The MAC practice is a popular tool for managers in organizations; however, there is a debate about the benefits gained from coaching by MACs and a theoretical gap regarding the effectiveness of this process. The purpose of this study is to examine the different perceptions of managers who coach their subordinates and subordinates coached by their managers of the coaching process and to estimate the perceived success of this process. In-depth interviews were conducted with 13 MACs and 9 coachees from various organizations in Israel. Qualitative content analysis was used to analyze and interpret the data. Basic analysis indicates that the perceptions of the MACs toward the coaching process were positive, whereas the coachees held mixed perceptions. The different perceptions point to the unequal power relations between the MACs and the coachees. In the interpretive analysis, it was found that the perceptions toward the MAC process affect coachee feelings toward the organization but not the coach's feelings. Relying on Leader-Member Exchange (LMX) theory, the MAC process will be successful only if managers significantly reduce power distances. Therefore, organizations must offer their MACs significant coaching training to decrease the negative consequences of the MAC practice and to diminish the power distance between MAC and coachee.","container-title":"Human Resource Development Quarterly","DOI":"10.1002/hrdq.21497","ISSN":"1532-1096","issue":"n/a","language":"en","license":"© 2023 The Author. Human Resource Development Quarterly published by Wiley Periodicals LLC.","note":"_eprint: https://onlinelibrary.wiley.com/doi/pdf/10.1002/hrdq.21497","source":"Wiley Online Library","title":"The practice of manager as coach (MAC): Unequal power relations and their effect on feelings toward the organization","title-short":"The practice of manager as coach (MAC)","URL":"https://onlinelibrary.wiley.com/doi/abs/10.1002/hrdq.21497","volume":"n/a","author":[{"family":"Ben-Hador","given":"Batia"}],"accessed":{"date-parts":[["2024",2,21]]}}}],"schema":"https://github.com/citation-style-language/schema/raw/master/csl-citation.json"} </w:instrText>
      </w:r>
      <w:r w:rsidRPr="00E14AAF">
        <w:rPr>
          <w:color w:val="auto"/>
          <w:szCs w:val="22"/>
        </w:rPr>
        <w:fldChar w:fldCharType="separate"/>
      </w:r>
      <w:r w:rsidR="00B8722A" w:rsidRPr="00E14AAF">
        <w:rPr>
          <w:color w:val="auto"/>
        </w:rPr>
        <w:t>(25)</w:t>
      </w:r>
      <w:r w:rsidRPr="00E14AAF">
        <w:rPr>
          <w:color w:val="auto"/>
          <w:szCs w:val="22"/>
        </w:rPr>
        <w:fldChar w:fldCharType="end"/>
      </w:r>
      <w:r w:rsidR="002B64E1" w:rsidRPr="00E14AAF">
        <w:rPr>
          <w:color w:val="auto"/>
          <w:szCs w:val="22"/>
        </w:rPr>
        <w:t>, again raising ethical concerns</w:t>
      </w:r>
      <w:r w:rsidRPr="00E14AAF">
        <w:rPr>
          <w:color w:val="auto"/>
          <w:szCs w:val="22"/>
        </w:rPr>
        <w:t xml:space="preserve">. </w:t>
      </w:r>
    </w:p>
    <w:p w14:paraId="3904479D" w14:textId="77777777" w:rsidR="00D84E05" w:rsidRPr="00E14AAF" w:rsidRDefault="00390E0B" w:rsidP="00C771B7">
      <w:pPr>
        <w:rPr>
          <w:color w:val="auto"/>
          <w:szCs w:val="22"/>
        </w:rPr>
      </w:pPr>
      <w:r w:rsidRPr="00E14AAF">
        <w:rPr>
          <w:color w:val="auto"/>
          <w:szCs w:val="22"/>
        </w:rPr>
        <w:t>The majority of</w:t>
      </w:r>
      <w:r w:rsidR="0027194E" w:rsidRPr="00E14AAF">
        <w:rPr>
          <w:color w:val="auto"/>
          <w:szCs w:val="22"/>
        </w:rPr>
        <w:t xml:space="preserve"> managers and </w:t>
      </w:r>
      <w:r w:rsidR="007506D5" w:rsidRPr="00E14AAF">
        <w:rPr>
          <w:color w:val="auto"/>
          <w:szCs w:val="22"/>
        </w:rPr>
        <w:t>L</w:t>
      </w:r>
      <w:r w:rsidR="0027194E" w:rsidRPr="00E14AAF">
        <w:rPr>
          <w:color w:val="auto"/>
          <w:szCs w:val="22"/>
        </w:rPr>
        <w:t xml:space="preserve">eaders are </w:t>
      </w:r>
      <w:r w:rsidR="001C419C" w:rsidRPr="00E14AAF">
        <w:rPr>
          <w:color w:val="auto"/>
          <w:szCs w:val="22"/>
        </w:rPr>
        <w:t>unlikely to be</w:t>
      </w:r>
      <w:r w:rsidR="0027194E" w:rsidRPr="00E14AAF">
        <w:rPr>
          <w:color w:val="auto"/>
          <w:szCs w:val="22"/>
        </w:rPr>
        <w:t xml:space="preserve"> fo</w:t>
      </w:r>
      <w:r w:rsidR="00DF2639" w:rsidRPr="00E14AAF">
        <w:rPr>
          <w:color w:val="auto"/>
          <w:szCs w:val="22"/>
        </w:rPr>
        <w:t>r</w:t>
      </w:r>
      <w:r w:rsidR="0027194E" w:rsidRPr="00E14AAF">
        <w:rPr>
          <w:color w:val="auto"/>
          <w:szCs w:val="22"/>
        </w:rPr>
        <w:t>mally trained in coaching skills</w:t>
      </w:r>
      <w:r w:rsidR="002B64E1" w:rsidRPr="00E14AAF">
        <w:rPr>
          <w:color w:val="auto"/>
          <w:szCs w:val="22"/>
        </w:rPr>
        <w:t xml:space="preserve"> or </w:t>
      </w:r>
      <w:r w:rsidR="0027194E" w:rsidRPr="00E14AAF">
        <w:rPr>
          <w:color w:val="auto"/>
          <w:szCs w:val="22"/>
        </w:rPr>
        <w:t xml:space="preserve">ethical </w:t>
      </w:r>
      <w:proofErr w:type="gramStart"/>
      <w:r w:rsidR="0027194E" w:rsidRPr="00E14AAF">
        <w:rPr>
          <w:color w:val="auto"/>
          <w:szCs w:val="22"/>
        </w:rPr>
        <w:t>issues</w:t>
      </w:r>
      <w:r w:rsidR="002B64E1" w:rsidRPr="00E14AAF">
        <w:rPr>
          <w:color w:val="auto"/>
          <w:szCs w:val="22"/>
        </w:rPr>
        <w:t>,</w:t>
      </w:r>
      <w:r w:rsidR="0027194E" w:rsidRPr="00E14AAF">
        <w:rPr>
          <w:color w:val="auto"/>
          <w:szCs w:val="22"/>
        </w:rPr>
        <w:t xml:space="preserve"> and</w:t>
      </w:r>
      <w:proofErr w:type="gramEnd"/>
      <w:r w:rsidR="0027194E" w:rsidRPr="00E14AAF">
        <w:rPr>
          <w:color w:val="auto"/>
          <w:szCs w:val="22"/>
        </w:rPr>
        <w:t xml:space="preserve"> are not </w:t>
      </w:r>
      <w:r w:rsidR="002B64E1" w:rsidRPr="00E14AAF">
        <w:rPr>
          <w:color w:val="auto"/>
          <w:szCs w:val="22"/>
        </w:rPr>
        <w:t xml:space="preserve">professionally </w:t>
      </w:r>
      <w:r w:rsidR="0027194E" w:rsidRPr="00E14AAF">
        <w:rPr>
          <w:color w:val="auto"/>
          <w:szCs w:val="22"/>
        </w:rPr>
        <w:t>supervised in th</w:t>
      </w:r>
      <w:r w:rsidR="001C419C" w:rsidRPr="00E14AAF">
        <w:rPr>
          <w:color w:val="auto"/>
          <w:szCs w:val="22"/>
        </w:rPr>
        <w:t>e</w:t>
      </w:r>
      <w:r w:rsidR="002B64E1" w:rsidRPr="00E14AAF">
        <w:rPr>
          <w:color w:val="auto"/>
          <w:szCs w:val="22"/>
        </w:rPr>
        <w:t>ir</w:t>
      </w:r>
      <w:r w:rsidR="001C419C" w:rsidRPr="00E14AAF">
        <w:rPr>
          <w:color w:val="auto"/>
          <w:szCs w:val="22"/>
        </w:rPr>
        <w:t xml:space="preserve"> use of</w:t>
      </w:r>
      <w:r w:rsidR="0027194E" w:rsidRPr="00E14AAF">
        <w:rPr>
          <w:color w:val="auto"/>
          <w:szCs w:val="22"/>
        </w:rPr>
        <w:t xml:space="preserve"> coaching behaviours. </w:t>
      </w:r>
      <w:r w:rsidR="001C419C" w:rsidRPr="00E14AAF">
        <w:rPr>
          <w:color w:val="auto"/>
          <w:szCs w:val="22"/>
        </w:rPr>
        <w:t xml:space="preserve">They may be </w:t>
      </w:r>
      <w:r w:rsidR="00B65952" w:rsidRPr="00E14AAF">
        <w:rPr>
          <w:color w:val="auto"/>
          <w:szCs w:val="22"/>
        </w:rPr>
        <w:t xml:space="preserve">unclear </w:t>
      </w:r>
      <w:r w:rsidR="001C419C" w:rsidRPr="00E14AAF">
        <w:rPr>
          <w:color w:val="auto"/>
          <w:szCs w:val="22"/>
        </w:rPr>
        <w:t xml:space="preserve">of </w:t>
      </w:r>
      <w:r w:rsidR="002B64E1" w:rsidRPr="00E14AAF">
        <w:rPr>
          <w:color w:val="auto"/>
          <w:szCs w:val="22"/>
        </w:rPr>
        <w:t xml:space="preserve">when they are </w:t>
      </w:r>
      <w:r w:rsidR="001C419C" w:rsidRPr="00E14AAF">
        <w:rPr>
          <w:color w:val="auto"/>
          <w:szCs w:val="22"/>
        </w:rPr>
        <w:t xml:space="preserve">role switching between </w:t>
      </w:r>
      <w:r w:rsidR="00B65952" w:rsidRPr="00E14AAF">
        <w:rPr>
          <w:color w:val="auto"/>
          <w:szCs w:val="22"/>
        </w:rPr>
        <w:t>‘coaching’</w:t>
      </w:r>
      <w:r w:rsidR="00005400" w:rsidRPr="00E14AAF">
        <w:rPr>
          <w:color w:val="auto"/>
          <w:szCs w:val="22"/>
        </w:rPr>
        <w:t xml:space="preserve">, </w:t>
      </w:r>
      <w:r w:rsidR="00B65952" w:rsidRPr="00E14AAF">
        <w:rPr>
          <w:color w:val="auto"/>
          <w:szCs w:val="22"/>
        </w:rPr>
        <w:t>‘mentoring’</w:t>
      </w:r>
      <w:r w:rsidR="00005400" w:rsidRPr="00E14AAF">
        <w:rPr>
          <w:color w:val="auto"/>
          <w:szCs w:val="22"/>
        </w:rPr>
        <w:t>,</w:t>
      </w:r>
      <w:r w:rsidR="00B65952" w:rsidRPr="00E14AAF">
        <w:rPr>
          <w:color w:val="auto"/>
          <w:szCs w:val="22"/>
        </w:rPr>
        <w:t xml:space="preserve"> ‘directing’</w:t>
      </w:r>
      <w:r w:rsidR="00005400" w:rsidRPr="00E14AAF">
        <w:rPr>
          <w:color w:val="auto"/>
          <w:szCs w:val="22"/>
        </w:rPr>
        <w:t>, and ‘training’</w:t>
      </w:r>
      <w:r w:rsidR="00B65952" w:rsidRPr="00E14AAF">
        <w:rPr>
          <w:color w:val="auto"/>
          <w:szCs w:val="22"/>
        </w:rPr>
        <w:t xml:space="preserve"> a</w:t>
      </w:r>
      <w:r w:rsidR="002B64E1" w:rsidRPr="00E14AAF">
        <w:rPr>
          <w:color w:val="auto"/>
          <w:szCs w:val="22"/>
        </w:rPr>
        <w:t>n employee</w:t>
      </w:r>
      <w:r w:rsidR="00C17186" w:rsidRPr="00E14AAF">
        <w:rPr>
          <w:color w:val="auto"/>
          <w:szCs w:val="22"/>
        </w:rPr>
        <w:t>, rai</w:t>
      </w:r>
      <w:r w:rsidR="002B64E1" w:rsidRPr="00E14AAF">
        <w:rPr>
          <w:color w:val="auto"/>
          <w:szCs w:val="22"/>
        </w:rPr>
        <w:t>sing</w:t>
      </w:r>
      <w:r w:rsidR="00C17186" w:rsidRPr="00E14AAF">
        <w:rPr>
          <w:color w:val="auto"/>
          <w:szCs w:val="22"/>
        </w:rPr>
        <w:t xml:space="preserve"> ethical issues </w:t>
      </w:r>
      <w:r w:rsidR="002B64E1" w:rsidRPr="00E14AAF">
        <w:rPr>
          <w:color w:val="auto"/>
          <w:szCs w:val="22"/>
        </w:rPr>
        <w:t>of</w:t>
      </w:r>
      <w:r w:rsidR="00C17186" w:rsidRPr="00E14AAF">
        <w:rPr>
          <w:color w:val="auto"/>
          <w:szCs w:val="22"/>
        </w:rPr>
        <w:t xml:space="preserve"> the employee’s consent.</w:t>
      </w:r>
      <w:r w:rsidR="00B65952" w:rsidRPr="00E14AAF">
        <w:rPr>
          <w:color w:val="auto"/>
          <w:szCs w:val="22"/>
        </w:rPr>
        <w:t xml:space="preserve"> </w:t>
      </w:r>
      <w:r w:rsidR="003F720C" w:rsidRPr="00E14AAF">
        <w:rPr>
          <w:color w:val="auto"/>
          <w:szCs w:val="22"/>
        </w:rPr>
        <w:t xml:space="preserve">Even </w:t>
      </w:r>
      <w:r w:rsidR="003F720C" w:rsidRPr="00E14AAF">
        <w:rPr>
          <w:color w:val="auto"/>
          <w:szCs w:val="22"/>
        </w:rPr>
        <w:lastRenderedPageBreak/>
        <w:t>w</w:t>
      </w:r>
      <w:r w:rsidR="00C17186" w:rsidRPr="00E14AAF">
        <w:rPr>
          <w:color w:val="auto"/>
          <w:szCs w:val="22"/>
        </w:rPr>
        <w:t>hen a Leader is</w:t>
      </w:r>
      <w:r w:rsidR="007506D5" w:rsidRPr="00E14AAF">
        <w:rPr>
          <w:color w:val="auto"/>
          <w:szCs w:val="22"/>
        </w:rPr>
        <w:t xml:space="preserve"> choosing to</w:t>
      </w:r>
      <w:r w:rsidR="00C17186" w:rsidRPr="00E14AAF">
        <w:rPr>
          <w:color w:val="auto"/>
          <w:szCs w:val="22"/>
        </w:rPr>
        <w:t xml:space="preserve"> </w:t>
      </w:r>
      <w:r w:rsidR="003F720C" w:rsidRPr="00E14AAF">
        <w:rPr>
          <w:color w:val="auto"/>
          <w:szCs w:val="22"/>
        </w:rPr>
        <w:t xml:space="preserve">consciously </w:t>
      </w:r>
      <w:r w:rsidR="00C17186" w:rsidRPr="00E14AAF">
        <w:rPr>
          <w:color w:val="auto"/>
          <w:szCs w:val="22"/>
        </w:rPr>
        <w:t>us</w:t>
      </w:r>
      <w:r w:rsidR="007506D5" w:rsidRPr="00E14AAF">
        <w:rPr>
          <w:color w:val="auto"/>
          <w:szCs w:val="22"/>
        </w:rPr>
        <w:t>e</w:t>
      </w:r>
      <w:r w:rsidR="00C17186" w:rsidRPr="00E14AAF">
        <w:rPr>
          <w:color w:val="auto"/>
          <w:szCs w:val="22"/>
        </w:rPr>
        <w:t xml:space="preserve"> coaching behaviours, the employee may not be consciously ‘aware’ of th</w:t>
      </w:r>
      <w:r w:rsidR="007506D5" w:rsidRPr="00E14AAF">
        <w:rPr>
          <w:color w:val="auto"/>
          <w:szCs w:val="22"/>
        </w:rPr>
        <w:t>e Leader’s</w:t>
      </w:r>
      <w:r w:rsidR="00C17186" w:rsidRPr="00E14AAF">
        <w:rPr>
          <w:color w:val="auto"/>
          <w:szCs w:val="22"/>
        </w:rPr>
        <w:t xml:space="preserve"> approach. </w:t>
      </w:r>
      <w:r w:rsidR="003F720C" w:rsidRPr="00E14AAF">
        <w:rPr>
          <w:color w:val="auto"/>
          <w:szCs w:val="22"/>
        </w:rPr>
        <w:t>This may not always be an issue</w:t>
      </w:r>
      <w:r w:rsidR="002D58F5" w:rsidRPr="00E14AAF">
        <w:rPr>
          <w:color w:val="auto"/>
          <w:szCs w:val="22"/>
        </w:rPr>
        <w:t xml:space="preserve"> such as i</w:t>
      </w:r>
      <w:r w:rsidR="00EC16AA" w:rsidRPr="00E14AAF">
        <w:rPr>
          <w:color w:val="auto"/>
          <w:szCs w:val="22"/>
        </w:rPr>
        <w:t>n</w:t>
      </w:r>
      <w:r w:rsidR="002D58F5" w:rsidRPr="00E14AAF">
        <w:rPr>
          <w:color w:val="auto"/>
          <w:szCs w:val="22"/>
        </w:rPr>
        <w:t xml:space="preserve"> lower-risk ‘corridor conversation</w:t>
      </w:r>
      <w:r w:rsidR="00EC16AA" w:rsidRPr="00E14AAF">
        <w:rPr>
          <w:color w:val="auto"/>
          <w:szCs w:val="22"/>
        </w:rPr>
        <w:t>s</w:t>
      </w:r>
      <w:r w:rsidR="002D58F5" w:rsidRPr="00E14AAF">
        <w:rPr>
          <w:color w:val="auto"/>
          <w:szCs w:val="22"/>
        </w:rPr>
        <w:t>’</w:t>
      </w:r>
      <w:r w:rsidR="00EC16AA" w:rsidRPr="00E14AAF">
        <w:rPr>
          <w:color w:val="auto"/>
          <w:szCs w:val="22"/>
        </w:rPr>
        <w:t xml:space="preserve"> -</w:t>
      </w:r>
      <w:r w:rsidR="008510C9" w:rsidRPr="00E14AAF">
        <w:rPr>
          <w:color w:val="auto"/>
          <w:szCs w:val="22"/>
        </w:rPr>
        <w:t xml:space="preserve"> and in reality</w:t>
      </w:r>
      <w:r w:rsidR="00EC16AA" w:rsidRPr="00E14AAF">
        <w:rPr>
          <w:color w:val="auto"/>
          <w:szCs w:val="22"/>
        </w:rPr>
        <w:t>,</w:t>
      </w:r>
      <w:r w:rsidR="00C17186" w:rsidRPr="00E14AAF">
        <w:rPr>
          <w:color w:val="auto"/>
          <w:szCs w:val="22"/>
        </w:rPr>
        <w:t xml:space="preserve"> managers</w:t>
      </w:r>
      <w:r w:rsidR="008510C9" w:rsidRPr="00E14AAF">
        <w:rPr>
          <w:color w:val="auto"/>
          <w:szCs w:val="22"/>
        </w:rPr>
        <w:t xml:space="preserve"> </w:t>
      </w:r>
      <w:r w:rsidR="00D31EF8" w:rsidRPr="00E14AAF">
        <w:rPr>
          <w:color w:val="auto"/>
          <w:szCs w:val="22"/>
        </w:rPr>
        <w:t xml:space="preserve">appear to </w:t>
      </w:r>
      <w:r w:rsidR="008510C9" w:rsidRPr="00E14AAF">
        <w:rPr>
          <w:color w:val="auto"/>
          <w:szCs w:val="22"/>
        </w:rPr>
        <w:t>rarely</w:t>
      </w:r>
      <w:r w:rsidR="00C17186" w:rsidRPr="00E14AAF">
        <w:rPr>
          <w:color w:val="auto"/>
          <w:szCs w:val="22"/>
        </w:rPr>
        <w:t xml:space="preserve"> h</w:t>
      </w:r>
      <w:r w:rsidR="00D31EF8" w:rsidRPr="00E14AAF">
        <w:rPr>
          <w:color w:val="auto"/>
          <w:szCs w:val="22"/>
        </w:rPr>
        <w:t>o</w:t>
      </w:r>
      <w:r w:rsidR="00C17186" w:rsidRPr="00E14AAF">
        <w:rPr>
          <w:color w:val="auto"/>
          <w:szCs w:val="22"/>
        </w:rPr>
        <w:t xml:space="preserve">ld </w:t>
      </w:r>
      <w:r w:rsidR="00E82D28" w:rsidRPr="00E14AAF">
        <w:rPr>
          <w:color w:val="auto"/>
          <w:szCs w:val="22"/>
        </w:rPr>
        <w:t xml:space="preserve">pre-planned </w:t>
      </w:r>
      <w:r w:rsidR="00C17186" w:rsidRPr="00E14AAF">
        <w:rPr>
          <w:color w:val="auto"/>
          <w:szCs w:val="22"/>
        </w:rPr>
        <w:t>scheduled ‘coaching meetings’</w:t>
      </w:r>
      <w:r w:rsidR="00D31EF8" w:rsidRPr="00E14AAF">
        <w:rPr>
          <w:color w:val="auto"/>
          <w:szCs w:val="22"/>
        </w:rPr>
        <w:t xml:space="preserve"> </w:t>
      </w:r>
      <w:r w:rsidR="00D31EF8" w:rsidRPr="00E14AAF">
        <w:rPr>
          <w:color w:val="auto"/>
          <w:szCs w:val="22"/>
        </w:rPr>
        <w:fldChar w:fldCharType="begin"/>
      </w:r>
      <w:r w:rsidR="00D31EF8" w:rsidRPr="00E14AAF">
        <w:rPr>
          <w:color w:val="auto"/>
          <w:szCs w:val="22"/>
        </w:rPr>
        <w:instrText xml:space="preserve"> ADDIN ZOTERO_ITEM CSL_CITATION {"citationID":"cYOVuynW","properties":{"formattedCitation":"(26)","plainCitation":"(26)","noteIndex":0},"citationItems":[{"id":615,"uris":["http://zotero.org/users/9417809/items/A9ELEQGP"],"itemData":{"id":615,"type":"article-journal","container-title":"Consulting Psychology Journal: Practice and Research","issue":"3","language":"en","page":"195-218","source":"Zotero","title":"An exploration of the coach approach to managing and leading","volume":"71","author":[{"family":"DiGirolamo","given":"Joel A"},{"family":"Tkach","given":"J Thomas"}],"issued":{"date-parts":[["2019"]]}}}],"schema":"https://github.com/citation-style-language/schema/raw/master/csl-citation.json"} </w:instrText>
      </w:r>
      <w:r w:rsidR="00D31EF8" w:rsidRPr="00E14AAF">
        <w:rPr>
          <w:color w:val="auto"/>
          <w:szCs w:val="22"/>
        </w:rPr>
        <w:fldChar w:fldCharType="separate"/>
      </w:r>
      <w:r w:rsidR="00D31EF8" w:rsidRPr="00E14AAF">
        <w:rPr>
          <w:color w:val="auto"/>
        </w:rPr>
        <w:t>(26)</w:t>
      </w:r>
      <w:r w:rsidR="00D31EF8" w:rsidRPr="00E14AAF">
        <w:rPr>
          <w:color w:val="auto"/>
          <w:szCs w:val="22"/>
        </w:rPr>
        <w:fldChar w:fldCharType="end"/>
      </w:r>
      <w:r w:rsidR="00F3472C" w:rsidRPr="00E14AAF">
        <w:rPr>
          <w:color w:val="auto"/>
          <w:szCs w:val="22"/>
        </w:rPr>
        <w:t>. However,</w:t>
      </w:r>
      <w:r w:rsidR="00C17186" w:rsidRPr="00E14AAF">
        <w:rPr>
          <w:color w:val="auto"/>
          <w:szCs w:val="22"/>
        </w:rPr>
        <w:t xml:space="preserve"> research has found a discrepancy between the prevalence of coaching behaviours reported by managers compared </w:t>
      </w:r>
      <w:r w:rsidR="00EF2F66" w:rsidRPr="00E14AAF">
        <w:rPr>
          <w:color w:val="auto"/>
          <w:szCs w:val="22"/>
        </w:rPr>
        <w:t>the prevalence of managerial coaching reported by</w:t>
      </w:r>
      <w:r w:rsidR="00C17186" w:rsidRPr="00E14AAF">
        <w:rPr>
          <w:color w:val="auto"/>
          <w:szCs w:val="22"/>
        </w:rPr>
        <w:t xml:space="preserve"> their employees (</w:t>
      </w:r>
      <w:proofErr w:type="spellStart"/>
      <w:r w:rsidR="00E82D28" w:rsidRPr="00E14AAF">
        <w:rPr>
          <w:color w:val="auto"/>
          <w:szCs w:val="22"/>
        </w:rPr>
        <w:t>managers</w:t>
      </w:r>
      <w:proofErr w:type="spellEnd"/>
      <w:r w:rsidR="00E82D28" w:rsidRPr="00E14AAF">
        <w:rPr>
          <w:color w:val="auto"/>
          <w:szCs w:val="22"/>
        </w:rPr>
        <w:t xml:space="preserve"> report a higher prevalence of their use of coaching behaviours</w:t>
      </w:r>
      <w:r w:rsidR="00C17186" w:rsidRPr="00E14AAF">
        <w:rPr>
          <w:color w:val="auto"/>
          <w:szCs w:val="22"/>
        </w:rPr>
        <w:t xml:space="preserve">) </w:t>
      </w:r>
      <w:r w:rsidR="00C17186" w:rsidRPr="00E14AAF">
        <w:rPr>
          <w:color w:val="auto"/>
          <w:szCs w:val="22"/>
        </w:rPr>
        <w:fldChar w:fldCharType="begin"/>
      </w:r>
      <w:r w:rsidR="00C17186" w:rsidRPr="00E14AAF">
        <w:rPr>
          <w:color w:val="auto"/>
          <w:szCs w:val="22"/>
        </w:rPr>
        <w:instrText xml:space="preserve"> ADDIN ZOTERO_ITEM CSL_CITATION {"citationID":"EpPqhBt7","properties":{"formattedCitation":"(21)","plainCitation":"(21)","noteIndex":0},"citationItems":[{"id":599,"uris":["http://zotero.org/users/9417809/items/TJD376NR"],"itemData":{"id":599,"type":"article-journal","abstract":"Managerial coaching has emerged as a powerful developmental intervention over the past several years as human resource development practices continue to devolve to supervisors and managers. Yet, despite the growing interest and apparent benefits of managerial coaching, it remains an area on which little has been written from an empirical or theoretical perspective. The purpose of this paper is to examine the conceptual and limited empirical research literature on managerial coaching to develop a tentative model that may guide future research and practice.","container-title":"HRD Conference Presentation","language":"en","source":"Zotero","title":"The Manager as Coach: A Review of Empirical Literature and the Development of a Tentative Model of Managerial Coaching","author":[{"family":"Ellinger","given":"Andrea D"},{"family":"Beattie","given":"Rona S"},{"family":"Hamlin","given":"Robert G"},{"family":"Wang","given":"Yu-Lin"},{"family":"Trolan","given":"Orla"}],"issued":{"date-parts":[["2006"]]}}}],"schema":"https://github.com/citation-style-language/schema/raw/master/csl-citation.json"} </w:instrText>
      </w:r>
      <w:r w:rsidR="00C17186" w:rsidRPr="00E14AAF">
        <w:rPr>
          <w:color w:val="auto"/>
          <w:szCs w:val="22"/>
        </w:rPr>
        <w:fldChar w:fldCharType="separate"/>
      </w:r>
      <w:r w:rsidR="00C17186" w:rsidRPr="00E14AAF">
        <w:rPr>
          <w:color w:val="auto"/>
        </w:rPr>
        <w:t>(21)</w:t>
      </w:r>
      <w:r w:rsidR="00C17186" w:rsidRPr="00E14AAF">
        <w:rPr>
          <w:color w:val="auto"/>
          <w:szCs w:val="22"/>
        </w:rPr>
        <w:fldChar w:fldCharType="end"/>
      </w:r>
      <w:r w:rsidR="00C17186" w:rsidRPr="00E14AAF">
        <w:rPr>
          <w:color w:val="auto"/>
          <w:szCs w:val="22"/>
        </w:rPr>
        <w:t>. More recent research has found that employees do recognise managers</w:t>
      </w:r>
      <w:r w:rsidR="00BB2D18" w:rsidRPr="00E14AAF">
        <w:rPr>
          <w:color w:val="auto"/>
          <w:szCs w:val="22"/>
        </w:rPr>
        <w:t>’</w:t>
      </w:r>
      <w:r w:rsidR="00C17186" w:rsidRPr="00E14AAF">
        <w:rPr>
          <w:color w:val="auto"/>
          <w:szCs w:val="22"/>
        </w:rPr>
        <w:t xml:space="preserve"> coaching behaviours, though the relative prevalence of different types of coaching behaviours differs between manager and employee </w:t>
      </w:r>
      <w:r w:rsidR="00C17186" w:rsidRPr="00E14AAF">
        <w:rPr>
          <w:color w:val="auto"/>
          <w:szCs w:val="22"/>
        </w:rPr>
        <w:fldChar w:fldCharType="begin"/>
      </w:r>
      <w:r w:rsidR="00B8722A" w:rsidRPr="00E14AAF">
        <w:rPr>
          <w:color w:val="auto"/>
          <w:szCs w:val="22"/>
        </w:rPr>
        <w:instrText xml:space="preserve"> ADDIN ZOTERO_ITEM CSL_CITATION {"citationID":"Ud39Otz6","properties":{"formattedCitation":"(27)","plainCitation":"(27)","noteIndex":0},"citationItems":[{"id":70115,"uris":["http://zotero.org/users/9417809/items/Y3P4ZENX"],"itemData":{"id":70115,"type":"article-journal","abstract":"Introduction\nManagerial coaching is considered a powerful developmental intervention in the workplace that has gained tremendous popularity in recent years. A growing base of scholarship examining the efficacy of this form of coaching has identified numerous benefits, primarily for employees receiving this form of coaching, and some limited attention has focused on benefits for managers who coach. However, an important topic related to managerial coaching that has gone under-explored is the beliefs that managers have about coaching. Since beliefs often guide behaviors, obtaining a more robust understanding of the beliefs that guide managers who serve as coaches is warranted and several scholars have called for more research on this aspect of managerial coaching. Therefore, the study reported here presents a subset of findings that relate to the coaching behaviors that managers enact along with a comprehensive understanding of their guiding beliefs.\n\nMethods\nThese specific findings are drawn from a larger qualitative multi-case study employing an adaptation of the critical incident technique that was designed to examine the beliefs, behaviors, and learning and development outcomes for both managers who coach and their respective coachees. This larger study obtained perspectives about these aspects of managerial coaching from both the coaches and coachees which also reflects an approach seldom taken when researching managerial coaching.\n\nResults and Discussion\nFour research questions are addressed here: 1) What are the behaviors enacted by managers who coach (facilitate the learning of) their employees from the perspective of managers; 2), what are the behaviors enacted by managers who coach (facilitate the learning of) their employees from the perspective of employees; 3) What are the beliefs held by managers who coach (facilitate the learning of) their employees from the perspective of managers; and, 4) What are the beliefs held by managers who coach (facilitate the learning of) their employees from the perspective of their employees (coachees)? In addition to thick rich descriptions that illustrate these findings, implications for theory, research, and practice are also discussed.","container-title":"Frontiers in Psychology","DOI":"10.3389/fpsyg.2023.1154593","ISSN":"1664-1078","journalAbbreviation":"Front Psychol","note":"PMID: 38250096\nPMCID: PMC10797112","page":"1154593","source":"PubMed Central","title":"Managerial coaches’ enacted behaviors and the beliefs that guide them: perspectives from managers and their coachees","title-short":"Managerial coaches’ enacted behaviors and the beliefs that guide them","volume":"14","author":[{"family":"Adele","given":"Beth"},{"family":"Ellinger","given":"Andrea D."}],"issued":{"date-parts":[["2024",1,5]]}}}],"schema":"https://github.com/citation-style-language/schema/raw/master/csl-citation.json"} </w:instrText>
      </w:r>
      <w:r w:rsidR="00C17186" w:rsidRPr="00E14AAF">
        <w:rPr>
          <w:color w:val="auto"/>
          <w:szCs w:val="22"/>
        </w:rPr>
        <w:fldChar w:fldCharType="separate"/>
      </w:r>
      <w:r w:rsidR="00B8722A" w:rsidRPr="00E14AAF">
        <w:rPr>
          <w:color w:val="auto"/>
        </w:rPr>
        <w:t>(27)</w:t>
      </w:r>
      <w:r w:rsidR="00C17186" w:rsidRPr="00E14AAF">
        <w:rPr>
          <w:color w:val="auto"/>
          <w:szCs w:val="22"/>
        </w:rPr>
        <w:fldChar w:fldCharType="end"/>
      </w:r>
      <w:r w:rsidR="00C17186" w:rsidRPr="00E14AAF">
        <w:rPr>
          <w:color w:val="auto"/>
          <w:szCs w:val="22"/>
        </w:rPr>
        <w:t xml:space="preserve">. </w:t>
      </w:r>
      <w:r w:rsidR="00893ADB" w:rsidRPr="00E14AAF">
        <w:rPr>
          <w:color w:val="auto"/>
          <w:szCs w:val="22"/>
        </w:rPr>
        <w:t xml:space="preserve">If the Leader is not trained in ethical issues and is not consciously using coaching behaviours in an ethical </w:t>
      </w:r>
      <w:proofErr w:type="gramStart"/>
      <w:r w:rsidR="00893ADB" w:rsidRPr="00E14AAF">
        <w:rPr>
          <w:color w:val="auto"/>
          <w:szCs w:val="22"/>
        </w:rPr>
        <w:t>way</w:t>
      </w:r>
      <w:proofErr w:type="gramEnd"/>
      <w:r w:rsidR="00893ADB" w:rsidRPr="00E14AAF">
        <w:rPr>
          <w:color w:val="auto"/>
          <w:szCs w:val="22"/>
        </w:rPr>
        <w:t xml:space="preserve"> then it is unlikely</w:t>
      </w:r>
      <w:r w:rsidR="00C17186" w:rsidRPr="00E14AAF">
        <w:rPr>
          <w:color w:val="auto"/>
          <w:szCs w:val="22"/>
        </w:rPr>
        <w:t xml:space="preserve"> that the employee </w:t>
      </w:r>
      <w:r w:rsidR="00893ADB" w:rsidRPr="00E14AAF">
        <w:rPr>
          <w:color w:val="auto"/>
          <w:szCs w:val="22"/>
        </w:rPr>
        <w:t>will have</w:t>
      </w:r>
      <w:r w:rsidR="00C17186" w:rsidRPr="00E14AAF">
        <w:rPr>
          <w:color w:val="auto"/>
          <w:szCs w:val="22"/>
        </w:rPr>
        <w:t xml:space="preserve"> actively consented to this way of working. </w:t>
      </w:r>
    </w:p>
    <w:p w14:paraId="7AF399EB" w14:textId="63DD39EE" w:rsidR="008C589B" w:rsidRPr="00E14AAF" w:rsidRDefault="005106BE" w:rsidP="00C771B7">
      <w:pPr>
        <w:rPr>
          <w:rFonts w:eastAsia="Times New Roman"/>
          <w:b/>
          <w:bCs/>
          <w:color w:val="auto"/>
          <w:kern w:val="0"/>
          <w:szCs w:val="22"/>
          <w:lang w:eastAsia="en-GB"/>
          <w14:ligatures w14:val="none"/>
        </w:rPr>
      </w:pPr>
      <w:r w:rsidRPr="00E14AAF">
        <w:rPr>
          <w:b/>
          <w:bCs/>
          <w:color w:val="auto"/>
          <w:szCs w:val="22"/>
        </w:rPr>
        <w:t>4</w:t>
      </w:r>
      <w:r w:rsidR="00C771B7" w:rsidRPr="00E14AAF">
        <w:rPr>
          <w:b/>
          <w:bCs/>
          <w:color w:val="auto"/>
          <w:szCs w:val="22"/>
        </w:rPr>
        <w:t xml:space="preserve">.0 </w:t>
      </w:r>
      <w:r w:rsidR="000520BC" w:rsidRPr="00E14AAF">
        <w:rPr>
          <w:b/>
          <w:bCs/>
          <w:color w:val="auto"/>
          <w:szCs w:val="22"/>
        </w:rPr>
        <w:t>Reported o</w:t>
      </w:r>
      <w:r w:rsidR="008C589B" w:rsidRPr="00E14AAF">
        <w:rPr>
          <w:rFonts w:eastAsia="Times New Roman"/>
          <w:b/>
          <w:bCs/>
          <w:color w:val="auto"/>
          <w:kern w:val="0"/>
          <w:szCs w:val="22"/>
          <w:lang w:eastAsia="en-GB"/>
          <w14:ligatures w14:val="none"/>
        </w:rPr>
        <w:t xml:space="preserve">utcomes </w:t>
      </w:r>
      <w:r w:rsidR="000520BC" w:rsidRPr="00E14AAF">
        <w:rPr>
          <w:rFonts w:eastAsia="Times New Roman"/>
          <w:b/>
          <w:bCs/>
          <w:color w:val="auto"/>
          <w:kern w:val="0"/>
          <w:szCs w:val="22"/>
          <w:lang w:eastAsia="en-GB"/>
          <w14:ligatures w14:val="none"/>
        </w:rPr>
        <w:t>from the</w:t>
      </w:r>
      <w:r w:rsidR="008C589B" w:rsidRPr="00E14AAF">
        <w:rPr>
          <w:rFonts w:eastAsia="Times New Roman"/>
          <w:b/>
          <w:bCs/>
          <w:color w:val="auto"/>
          <w:kern w:val="0"/>
          <w:szCs w:val="22"/>
          <w:lang w:eastAsia="en-GB"/>
          <w14:ligatures w14:val="none"/>
        </w:rPr>
        <w:t xml:space="preserve"> </w:t>
      </w:r>
      <w:r w:rsidR="002C399D" w:rsidRPr="00E14AAF">
        <w:rPr>
          <w:rFonts w:eastAsia="Times New Roman"/>
          <w:b/>
          <w:bCs/>
          <w:color w:val="auto"/>
          <w:kern w:val="0"/>
          <w:szCs w:val="22"/>
          <w:lang w:eastAsia="en-GB"/>
          <w14:ligatures w14:val="none"/>
        </w:rPr>
        <w:t>‘Leader</w:t>
      </w:r>
      <w:r w:rsidR="00F02DA4" w:rsidRPr="00E14AAF">
        <w:rPr>
          <w:rFonts w:eastAsia="Times New Roman"/>
          <w:b/>
          <w:bCs/>
          <w:color w:val="auto"/>
          <w:kern w:val="0"/>
          <w:szCs w:val="22"/>
          <w:lang w:eastAsia="en-GB"/>
          <w14:ligatures w14:val="none"/>
        </w:rPr>
        <w:t>-as-Coach’</w:t>
      </w:r>
      <w:r w:rsidR="002C399D" w:rsidRPr="00E14AAF">
        <w:rPr>
          <w:rFonts w:eastAsia="Times New Roman"/>
          <w:b/>
          <w:bCs/>
          <w:color w:val="auto"/>
          <w:kern w:val="0"/>
          <w:szCs w:val="22"/>
          <w:lang w:eastAsia="en-GB"/>
          <w14:ligatures w14:val="none"/>
        </w:rPr>
        <w:t xml:space="preserve"> </w:t>
      </w:r>
      <w:r w:rsidR="000520BC" w:rsidRPr="00E14AAF">
        <w:rPr>
          <w:rFonts w:eastAsia="Times New Roman"/>
          <w:b/>
          <w:bCs/>
          <w:color w:val="auto"/>
          <w:kern w:val="0"/>
          <w:szCs w:val="22"/>
          <w:lang w:eastAsia="en-GB"/>
          <w14:ligatures w14:val="none"/>
        </w:rPr>
        <w:t>evidence base</w:t>
      </w:r>
    </w:p>
    <w:p w14:paraId="00816402" w14:textId="337C7AAC" w:rsidR="00E80B84" w:rsidRPr="00E14AAF" w:rsidRDefault="00E80B84" w:rsidP="00E80B84">
      <w:pPr>
        <w:rPr>
          <w:color w:val="auto"/>
          <w:szCs w:val="22"/>
        </w:rPr>
      </w:pPr>
      <w:r w:rsidRPr="00E14AAF">
        <w:rPr>
          <w:color w:val="auto"/>
          <w:szCs w:val="22"/>
        </w:rPr>
        <w:t>Despite the flourishing of leadership coaching research</w:t>
      </w:r>
      <w:r w:rsidR="00626D53" w:rsidRPr="00E14AAF">
        <w:rPr>
          <w:color w:val="auto"/>
          <w:szCs w:val="22"/>
        </w:rPr>
        <w:t xml:space="preserve"> using external professional coaches</w:t>
      </w:r>
      <w:r w:rsidRPr="00E14AAF">
        <w:rPr>
          <w:color w:val="auto"/>
          <w:szCs w:val="22"/>
        </w:rPr>
        <w:t xml:space="preserve">, there have been </w:t>
      </w:r>
      <w:r w:rsidR="00885C49" w:rsidRPr="00E14AAF">
        <w:rPr>
          <w:color w:val="auto"/>
          <w:szCs w:val="22"/>
        </w:rPr>
        <w:t>a small number of</w:t>
      </w:r>
      <w:r w:rsidRPr="00E14AAF">
        <w:rPr>
          <w:color w:val="auto"/>
          <w:szCs w:val="22"/>
        </w:rPr>
        <w:t xml:space="preserve"> literature reviews conducted in </w:t>
      </w:r>
      <w:r w:rsidR="00626D53" w:rsidRPr="00E14AAF">
        <w:rPr>
          <w:color w:val="auto"/>
          <w:szCs w:val="22"/>
        </w:rPr>
        <w:t>the</w:t>
      </w:r>
      <w:r w:rsidRPr="00E14AAF">
        <w:rPr>
          <w:color w:val="auto"/>
          <w:szCs w:val="22"/>
        </w:rPr>
        <w:t xml:space="preserve"> area</w:t>
      </w:r>
      <w:r w:rsidR="00626D53" w:rsidRPr="00E14AAF">
        <w:rPr>
          <w:color w:val="auto"/>
          <w:szCs w:val="22"/>
        </w:rPr>
        <w:t xml:space="preserve"> of </w:t>
      </w:r>
      <w:r w:rsidR="002C399D" w:rsidRPr="00E14AAF">
        <w:rPr>
          <w:color w:val="auto"/>
          <w:szCs w:val="22"/>
        </w:rPr>
        <w:t>‘Leader</w:t>
      </w:r>
      <w:r w:rsidR="00626D53" w:rsidRPr="00E14AAF">
        <w:rPr>
          <w:color w:val="auto"/>
          <w:szCs w:val="22"/>
        </w:rPr>
        <w:t>-as-coach’</w:t>
      </w:r>
      <w:r w:rsidRPr="00E14AAF">
        <w:rPr>
          <w:color w:val="auto"/>
          <w:szCs w:val="22"/>
        </w:rPr>
        <w:t xml:space="preserve"> </w:t>
      </w:r>
      <w:r w:rsidR="00885C49" w:rsidRPr="00E14AAF">
        <w:rPr>
          <w:color w:val="auto"/>
          <w:szCs w:val="22"/>
        </w:rPr>
        <w:fldChar w:fldCharType="begin"/>
      </w:r>
      <w:r w:rsidR="00455B06" w:rsidRPr="00E14AAF">
        <w:rPr>
          <w:color w:val="auto"/>
          <w:szCs w:val="22"/>
        </w:rPr>
        <w:instrText xml:space="preserve"> ADDIN ZOTERO_ITEM CSL_CITATION {"citationID":"FheTPZxH","properties":{"formattedCitation":"(18,21,23,26,28)","plainCitation":"(18,21,23,26,2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id":599,"uris":["http://zotero.org/users/9417809/items/TJD376NR"],"itemData":{"id":599,"type":"article-journal","abstract":"Managerial coaching has emerged as a powerful developmental intervention over the past several years as human resource development practices continue to devolve to supervisors and managers. Yet, despite the growing interest and apparent benefits of managerial coaching, it remains an area on which little has been written from an empirical or theoretical perspective. The purpose of this paper is to examine the conceptual and limited empirical research literature on managerial coaching to develop a tentative model that may guide future research and practice.","container-title":"HRD Conference Presentation","language":"en","source":"Zotero","title":"The Manager as Coach: A Review of Empirical Literature and the Development of a Tentative Model of Managerial Coaching","author":[{"family":"Ellinger","given":"Andrea D"},{"family":"Beattie","given":"Rona S"},{"family":"Hamlin","given":"Robert G"},{"family":"Wang","given":"Yu-Lin"},{"family":"Trolan","given":"Orla"}],"issued":{"date-parts":[["2006"]]}}},{"id":663,"uris":["http://zotero.org/users/9417809/items/Z7PEM3XB"],"itemData":{"id":663,"type":"article-journal","abstract":"Managerial coaching has become increasingly popular despite limited empirical evidence of its impact on the individuals giving and receiving coaching, and its impact on the workplace overall. This article reviews the literature on the definition of practice of managerial coaching, and what managerial coaching looks like in terms of skills and behaviors, and examines the empirical evidence that currently exists. Models representing new current research and gaps within the literature are advanced, and future research implications are explored.","container-title":"Performance Improvement Quarterly","DOI":"10.1002/piq.20123","ISSN":"1937-8327","issue":"4","language":"en","license":"Copyright © 2012 International Society for Performance Improvement","note":"_eprint: https://onlinelibrary.wiley.com/doi/pdf/10.1002/piq.20123","page":"17-39","source":"Wiley Online Library","title":"Managerial coaching: A review of the literature","title-short":"Managerial coaching","volume":"24","author":[{"family":"Hagen","given":"Marcia S."}],"issued":{"date-parts":[["2012"]]}}},{"id":600,"uris":["http://zotero.org/users/9417809/items/5IDLIRNG"],"itemData":{"id":600,"type":"article-journal","abstract":"The Problem\nWhile managerial coaching becomes increasingly popular in both scholarly and practical circles, the line managers who need to execute this coaching may be neither capable nor interested in the coaching process. Furthermore, while the research on coaching seems promising, little is known about how to test the individual and environmental appropriateness of a coaching intervention.\n\nThe Solution\nThis review will inform and support evidence-based human resource development (HRD) professionals tasked with developing managers’ coaching capability. It is designed to help line managers who wish to enhance their managerial coaching practice.\n\nThe Stakeholders\nThis literature review and model will benefit organizations, HRD professionals, and line managers to determine whether coaching is an appropriate learning intervention for their context and at that particular time. Furthermore, if it is deemed appropriate, this review and resulting framework may aid in determining how practitioners should approach coaching within their organizational setting.","container-title":"Advances in Developing Human Resources","DOI":"10.1177/1523422313520476","journalAbbreviation":"Advances in Developing Human Resources","page":"184-201","source":"ResearchGate","title":"Managerial Coaching: A Review of the Empirical Literature and Development of a Model to Guide Future Practice","title-short":"Managerial Coaching","volume":"16","author":[{"family":"Beattie","given":"Rona"},{"family":"Kim","given":"Sewon"},{"family":"Hagen","given":"Marcia"},{"family":"Egan","given":"Toby"},{"family":"Ellinger","given":"Andrea"},{"family":"Hamlin","given":"Robert"}],"issued":{"date-parts":[["2014",4,9]]}}},{"id":615,"uris":["http://zotero.org/users/9417809/items/A9ELEQGP"],"itemData":{"id":615,"type":"article-journal","container-title":"Consulting Psychology Journal: Practice and Research","issue":"3","language":"en","page":"195-218","source":"Zotero","title":"An exploration of the coach approach to managing and leading","volume":"71","author":[{"family":"DiGirolamo","given":"Joel A"},{"family":"Tkach","given":"J Thomas"}],"issued":{"date-parts":[["2019"]]}}}],"schema":"https://github.com/citation-style-language/schema/raw/master/csl-citation.json"} </w:instrText>
      </w:r>
      <w:r w:rsidR="00885C49" w:rsidRPr="00E14AAF">
        <w:rPr>
          <w:color w:val="auto"/>
          <w:szCs w:val="22"/>
        </w:rPr>
        <w:fldChar w:fldCharType="separate"/>
      </w:r>
      <w:r w:rsidR="00455B06" w:rsidRPr="00E14AAF">
        <w:rPr>
          <w:color w:val="auto"/>
        </w:rPr>
        <w:t>(18,21,23,26,28)</w:t>
      </w:r>
      <w:r w:rsidR="00885C49" w:rsidRPr="00E14AAF">
        <w:rPr>
          <w:color w:val="auto"/>
          <w:szCs w:val="22"/>
        </w:rPr>
        <w:fldChar w:fldCharType="end"/>
      </w:r>
      <w:r w:rsidR="00626D53" w:rsidRPr="00E14AAF">
        <w:rPr>
          <w:color w:val="auto"/>
          <w:szCs w:val="22"/>
        </w:rPr>
        <w:t>,</w:t>
      </w:r>
      <w:r w:rsidR="00885C49" w:rsidRPr="00E14AAF">
        <w:rPr>
          <w:color w:val="auto"/>
          <w:szCs w:val="22"/>
        </w:rPr>
        <w:t xml:space="preserve"> </w:t>
      </w:r>
      <w:r w:rsidRPr="00E14AAF">
        <w:rPr>
          <w:color w:val="auto"/>
          <w:szCs w:val="22"/>
        </w:rPr>
        <w:t xml:space="preserve">and no </w:t>
      </w:r>
      <w:r w:rsidR="000F7C32" w:rsidRPr="00E14AAF">
        <w:rPr>
          <w:color w:val="auto"/>
          <w:szCs w:val="22"/>
        </w:rPr>
        <w:t xml:space="preserve">systematically synthesised </w:t>
      </w:r>
      <w:r w:rsidR="0070330D" w:rsidRPr="00E14AAF">
        <w:rPr>
          <w:color w:val="auto"/>
          <w:szCs w:val="22"/>
        </w:rPr>
        <w:t xml:space="preserve">reviews. </w:t>
      </w:r>
    </w:p>
    <w:p w14:paraId="42578310" w14:textId="7986B861" w:rsidR="0096618C" w:rsidRPr="00E14AAF" w:rsidRDefault="0096618C" w:rsidP="00B37AE7">
      <w:pPr>
        <w:shd w:val="clear" w:color="auto" w:fill="FFFFFF"/>
        <w:spacing w:after="150" w:line="240" w:lineRule="auto"/>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 xml:space="preserve">Lawrence notes the </w:t>
      </w:r>
      <w:r w:rsidR="00B37AE7" w:rsidRPr="00E14AAF">
        <w:rPr>
          <w:rFonts w:eastAsia="Times New Roman"/>
          <w:color w:val="auto"/>
          <w:kern w:val="0"/>
          <w:szCs w:val="22"/>
          <w:lang w:eastAsia="en-GB"/>
          <w14:ligatures w14:val="none"/>
        </w:rPr>
        <w:t xml:space="preserve">limitations </w:t>
      </w:r>
      <w:r w:rsidRPr="00E14AAF">
        <w:rPr>
          <w:rFonts w:eastAsia="Times New Roman"/>
          <w:color w:val="auto"/>
          <w:kern w:val="0"/>
          <w:szCs w:val="22"/>
          <w:lang w:eastAsia="en-GB"/>
          <w14:ligatures w14:val="none"/>
        </w:rPr>
        <w:t>of</w:t>
      </w:r>
      <w:r w:rsidR="00B37AE7" w:rsidRPr="00E14AAF">
        <w:rPr>
          <w:rFonts w:eastAsia="Times New Roman"/>
          <w:color w:val="auto"/>
          <w:kern w:val="0"/>
          <w:szCs w:val="22"/>
          <w:lang w:eastAsia="en-GB"/>
          <w14:ligatures w14:val="none"/>
        </w:rPr>
        <w:t xml:space="preserve"> researching this field </w:t>
      </w:r>
      <w:r w:rsidR="00B37AE7" w:rsidRPr="00E14AAF">
        <w:rPr>
          <w:rFonts w:eastAsia="Times New Roman"/>
          <w:color w:val="auto"/>
          <w:kern w:val="0"/>
          <w:szCs w:val="22"/>
          <w:lang w:eastAsia="en-GB"/>
          <w14:ligatures w14:val="none"/>
        </w:rPr>
        <w:fldChar w:fldCharType="begin"/>
      </w:r>
      <w:r w:rsidR="0041288A" w:rsidRPr="00E14AAF">
        <w:rPr>
          <w:rFonts w:eastAsia="Times New Roman"/>
          <w:color w:val="auto"/>
          <w:kern w:val="0"/>
          <w:szCs w:val="22"/>
          <w:lang w:eastAsia="en-GB"/>
          <w14:ligatures w14:val="none"/>
        </w:rPr>
        <w:instrText xml:space="preserve"> ADDIN ZOTERO_ITEM CSL_CITATION {"citationID":"VTgHAhyF","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B37AE7" w:rsidRPr="00E14AAF">
        <w:rPr>
          <w:rFonts w:eastAsia="Times New Roman"/>
          <w:color w:val="auto"/>
          <w:kern w:val="0"/>
          <w:szCs w:val="22"/>
          <w:lang w:eastAsia="en-GB"/>
          <w14:ligatures w14:val="none"/>
        </w:rPr>
        <w:fldChar w:fldCharType="separate"/>
      </w:r>
      <w:r w:rsidR="0041288A" w:rsidRPr="00E14AAF">
        <w:rPr>
          <w:color w:val="auto"/>
        </w:rPr>
        <w:t>(18)</w:t>
      </w:r>
      <w:r w:rsidR="00B37AE7" w:rsidRPr="00E14AAF">
        <w:rPr>
          <w:rFonts w:eastAsia="Times New Roman"/>
          <w:color w:val="auto"/>
          <w:kern w:val="0"/>
          <w:szCs w:val="22"/>
          <w:lang w:eastAsia="en-GB"/>
          <w14:ligatures w14:val="none"/>
        </w:rPr>
        <w:fldChar w:fldCharType="end"/>
      </w:r>
      <w:r w:rsidRPr="00E14AAF">
        <w:rPr>
          <w:rFonts w:eastAsia="Times New Roman"/>
          <w:color w:val="auto"/>
          <w:kern w:val="0"/>
          <w:szCs w:val="22"/>
          <w:lang w:eastAsia="en-GB"/>
          <w14:ligatures w14:val="none"/>
        </w:rPr>
        <w:t>. These relate to:</w:t>
      </w:r>
    </w:p>
    <w:p w14:paraId="6B736216" w14:textId="02F9D45A" w:rsidR="0096618C" w:rsidRPr="00E14AAF" w:rsidRDefault="0096618C" w:rsidP="0096618C">
      <w:pPr>
        <w:pStyle w:val="ListParagraph"/>
        <w:numPr>
          <w:ilvl w:val="0"/>
          <w:numId w:val="3"/>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I</w:t>
      </w:r>
      <w:r w:rsidR="00B37AE7" w:rsidRPr="00E14AAF">
        <w:rPr>
          <w:rFonts w:ascii="Arial" w:eastAsia="Times New Roman" w:hAnsi="Arial" w:cs="Arial"/>
          <w:lang w:eastAsia="en-GB"/>
        </w:rPr>
        <w:t>nconsistent definitions of coaching behaviours</w:t>
      </w:r>
      <w:r w:rsidR="002C399D" w:rsidRPr="00E14AAF">
        <w:rPr>
          <w:rFonts w:ascii="Arial" w:eastAsia="Times New Roman" w:hAnsi="Arial" w:cs="Arial"/>
          <w:lang w:eastAsia="en-GB"/>
        </w:rPr>
        <w:t xml:space="preserve"> used</w:t>
      </w:r>
      <w:r w:rsidR="00B37AE7" w:rsidRPr="00E14AAF">
        <w:rPr>
          <w:rFonts w:ascii="Arial" w:eastAsia="Times New Roman" w:hAnsi="Arial" w:cs="Arial"/>
          <w:lang w:eastAsia="en-GB"/>
        </w:rPr>
        <w:t xml:space="preserve"> by </w:t>
      </w:r>
      <w:r w:rsidR="00CF7BEB" w:rsidRPr="00E14AAF">
        <w:rPr>
          <w:rFonts w:ascii="Arial" w:eastAsia="Times New Roman" w:hAnsi="Arial" w:cs="Arial"/>
          <w:lang w:eastAsia="en-GB"/>
        </w:rPr>
        <w:t xml:space="preserve">the </w:t>
      </w:r>
      <w:r w:rsidR="002C399D" w:rsidRPr="00E14AAF">
        <w:rPr>
          <w:rFonts w:ascii="Arial" w:eastAsia="Times New Roman" w:hAnsi="Arial" w:cs="Arial"/>
          <w:lang w:eastAsia="en-GB"/>
        </w:rPr>
        <w:t>‘Leader</w:t>
      </w:r>
      <w:r w:rsidR="00CF7BEB" w:rsidRPr="00E14AAF">
        <w:rPr>
          <w:rFonts w:ascii="Arial" w:eastAsia="Times New Roman" w:hAnsi="Arial" w:cs="Arial"/>
          <w:lang w:eastAsia="en-GB"/>
        </w:rPr>
        <w:t>-as-coach’</w:t>
      </w:r>
      <w:r w:rsidR="00B37AE7" w:rsidRPr="00E14AAF">
        <w:rPr>
          <w:rFonts w:ascii="Arial" w:eastAsia="Times New Roman" w:hAnsi="Arial" w:cs="Arial"/>
          <w:lang w:eastAsia="en-GB"/>
        </w:rPr>
        <w:t xml:space="preserve"> with resulting inconsistent measurement scales of coaching </w:t>
      </w:r>
      <w:proofErr w:type="gramStart"/>
      <w:r w:rsidR="00B37AE7" w:rsidRPr="00E14AAF">
        <w:rPr>
          <w:rFonts w:ascii="Arial" w:eastAsia="Times New Roman" w:hAnsi="Arial" w:cs="Arial"/>
          <w:lang w:eastAsia="en-GB"/>
        </w:rPr>
        <w:t>behaviours;</w:t>
      </w:r>
      <w:proofErr w:type="gramEnd"/>
      <w:r w:rsidR="00B37AE7" w:rsidRPr="00E14AAF">
        <w:rPr>
          <w:rFonts w:ascii="Arial" w:eastAsia="Times New Roman" w:hAnsi="Arial" w:cs="Arial"/>
          <w:lang w:eastAsia="en-GB"/>
        </w:rPr>
        <w:t xml:space="preserve"> </w:t>
      </w:r>
    </w:p>
    <w:p w14:paraId="02404BB2" w14:textId="4C39B873" w:rsidR="0096618C" w:rsidRPr="00E14AAF" w:rsidRDefault="0096618C" w:rsidP="0096618C">
      <w:pPr>
        <w:pStyle w:val="ListParagraph"/>
        <w:numPr>
          <w:ilvl w:val="0"/>
          <w:numId w:val="3"/>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Inconsistent measures</w:t>
      </w:r>
      <w:r w:rsidR="00B37AE7" w:rsidRPr="00E14AAF">
        <w:rPr>
          <w:rFonts w:ascii="Arial" w:eastAsia="Times New Roman" w:hAnsi="Arial" w:cs="Arial"/>
          <w:lang w:eastAsia="en-GB"/>
        </w:rPr>
        <w:t xml:space="preserve"> of impact </w:t>
      </w:r>
      <w:r w:rsidR="00B80154" w:rsidRPr="00E14AAF">
        <w:rPr>
          <w:rFonts w:ascii="Arial" w:eastAsia="Times New Roman" w:hAnsi="Arial" w:cs="Arial"/>
          <w:lang w:eastAsia="en-GB"/>
        </w:rPr>
        <w:t>(self-assessment o</w:t>
      </w:r>
      <w:r w:rsidR="00B37AE7" w:rsidRPr="00E14AAF">
        <w:rPr>
          <w:rFonts w:ascii="Arial" w:eastAsia="Times New Roman" w:hAnsi="Arial" w:cs="Arial"/>
          <w:lang w:eastAsia="en-GB"/>
        </w:rPr>
        <w:t>f performance by the</w:t>
      </w:r>
      <w:r w:rsidR="00B80154" w:rsidRPr="00E14AAF">
        <w:rPr>
          <w:rFonts w:ascii="Arial" w:eastAsia="Times New Roman" w:hAnsi="Arial" w:cs="Arial"/>
          <w:lang w:eastAsia="en-GB"/>
        </w:rPr>
        <w:t xml:space="preserve"> </w:t>
      </w:r>
      <w:r w:rsidR="002C399D" w:rsidRPr="00E14AAF">
        <w:rPr>
          <w:rFonts w:ascii="Arial" w:eastAsia="Times New Roman" w:hAnsi="Arial" w:cs="Arial"/>
          <w:lang w:eastAsia="en-GB"/>
        </w:rPr>
        <w:t>‘Leader</w:t>
      </w:r>
      <w:r w:rsidR="00B80154" w:rsidRPr="00E14AAF">
        <w:rPr>
          <w:rFonts w:ascii="Arial" w:eastAsia="Times New Roman" w:hAnsi="Arial" w:cs="Arial"/>
          <w:lang w:eastAsia="en-GB"/>
        </w:rPr>
        <w:t>-as-coach’, and of</w:t>
      </w:r>
      <w:r w:rsidR="00B37AE7" w:rsidRPr="00E14AAF">
        <w:rPr>
          <w:rFonts w:ascii="Arial" w:eastAsia="Times New Roman" w:hAnsi="Arial" w:cs="Arial"/>
          <w:lang w:eastAsia="en-GB"/>
        </w:rPr>
        <w:t xml:space="preserve"> </w:t>
      </w:r>
      <w:r w:rsidR="00B80154" w:rsidRPr="00E14AAF">
        <w:rPr>
          <w:rFonts w:ascii="Arial" w:eastAsia="Times New Roman" w:hAnsi="Arial" w:cs="Arial"/>
          <w:lang w:eastAsia="en-GB"/>
        </w:rPr>
        <w:t xml:space="preserve">assessment of the </w:t>
      </w:r>
      <w:r w:rsidR="002C399D" w:rsidRPr="00E14AAF">
        <w:rPr>
          <w:rFonts w:ascii="Arial" w:eastAsia="Times New Roman" w:hAnsi="Arial" w:cs="Arial"/>
          <w:lang w:eastAsia="en-GB"/>
        </w:rPr>
        <w:t>‘Leader</w:t>
      </w:r>
      <w:r w:rsidR="00B80154" w:rsidRPr="00E14AAF">
        <w:rPr>
          <w:rFonts w:ascii="Arial" w:eastAsia="Times New Roman" w:hAnsi="Arial" w:cs="Arial"/>
          <w:lang w:eastAsia="en-GB"/>
        </w:rPr>
        <w:t>-as-coach’</w:t>
      </w:r>
      <w:r w:rsidR="00B37AE7" w:rsidRPr="00E14AAF">
        <w:rPr>
          <w:rFonts w:ascii="Arial" w:eastAsia="Times New Roman" w:hAnsi="Arial" w:cs="Arial"/>
          <w:lang w:eastAsia="en-GB"/>
        </w:rPr>
        <w:t xml:space="preserve"> by </w:t>
      </w:r>
      <w:r w:rsidR="00B80154" w:rsidRPr="00E14AAF">
        <w:rPr>
          <w:rFonts w:ascii="Arial" w:eastAsia="Times New Roman" w:hAnsi="Arial" w:cs="Arial"/>
          <w:lang w:eastAsia="en-GB"/>
        </w:rPr>
        <w:t>others)</w:t>
      </w:r>
    </w:p>
    <w:p w14:paraId="4136F21A" w14:textId="1EBF97CE" w:rsidR="0096618C" w:rsidRPr="00E14AAF" w:rsidRDefault="00B80154" w:rsidP="0096618C">
      <w:pPr>
        <w:pStyle w:val="ListParagraph"/>
        <w:numPr>
          <w:ilvl w:val="0"/>
          <w:numId w:val="3"/>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D</w:t>
      </w:r>
      <w:r w:rsidR="00B37AE7" w:rsidRPr="00E14AAF">
        <w:rPr>
          <w:rFonts w:ascii="Arial" w:eastAsia="Times New Roman" w:hAnsi="Arial" w:cs="Arial"/>
          <w:lang w:eastAsia="en-GB"/>
        </w:rPr>
        <w:t>ifferences in methodology (surveys, case studies</w:t>
      </w:r>
      <w:r w:rsidR="002C399D" w:rsidRPr="00E14AAF">
        <w:rPr>
          <w:rFonts w:ascii="Arial" w:eastAsia="Times New Roman" w:hAnsi="Arial" w:cs="Arial"/>
          <w:lang w:eastAsia="en-GB"/>
        </w:rPr>
        <w:t>, etc.</w:t>
      </w:r>
      <w:r w:rsidR="00B37AE7" w:rsidRPr="00E14AAF">
        <w:rPr>
          <w:rFonts w:ascii="Arial" w:eastAsia="Times New Roman" w:hAnsi="Arial" w:cs="Arial"/>
          <w:lang w:eastAsia="en-GB"/>
        </w:rPr>
        <w:t xml:space="preserve">) </w:t>
      </w:r>
    </w:p>
    <w:p w14:paraId="3C27C2CB" w14:textId="00BC792B" w:rsidR="0096618C" w:rsidRPr="00E14AAF" w:rsidRDefault="00CF7BEB" w:rsidP="0096618C">
      <w:pPr>
        <w:pStyle w:val="ListParagraph"/>
        <w:numPr>
          <w:ilvl w:val="0"/>
          <w:numId w:val="3"/>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V</w:t>
      </w:r>
      <w:r w:rsidR="00B37AE7" w:rsidRPr="00E14AAF">
        <w:rPr>
          <w:rFonts w:ascii="Arial" w:eastAsia="Times New Roman" w:hAnsi="Arial" w:cs="Arial"/>
          <w:lang w:eastAsia="en-GB"/>
        </w:rPr>
        <w:t>ariations in the ‘level’ of seniority of th</w:t>
      </w:r>
      <w:r w:rsidRPr="00E14AAF">
        <w:rPr>
          <w:rFonts w:ascii="Arial" w:eastAsia="Times New Roman" w:hAnsi="Arial" w:cs="Arial"/>
          <w:lang w:eastAsia="en-GB"/>
        </w:rPr>
        <w:t xml:space="preserve">e </w:t>
      </w:r>
      <w:r w:rsidR="002C399D" w:rsidRPr="00E14AAF">
        <w:rPr>
          <w:rFonts w:ascii="Arial" w:eastAsia="Times New Roman" w:hAnsi="Arial" w:cs="Arial"/>
          <w:lang w:eastAsia="en-GB"/>
        </w:rPr>
        <w:t>‘Leader</w:t>
      </w:r>
      <w:r w:rsidRPr="00E14AAF">
        <w:rPr>
          <w:rFonts w:ascii="Arial" w:eastAsia="Times New Roman" w:hAnsi="Arial" w:cs="Arial"/>
          <w:lang w:eastAsia="en-GB"/>
        </w:rPr>
        <w:t>-as-coach’</w:t>
      </w:r>
      <w:r w:rsidR="00B37AE7" w:rsidRPr="00E14AAF">
        <w:rPr>
          <w:rFonts w:ascii="Arial" w:eastAsia="Times New Roman" w:hAnsi="Arial" w:cs="Arial"/>
          <w:lang w:eastAsia="en-GB"/>
        </w:rPr>
        <w:t xml:space="preserve"> </w:t>
      </w:r>
    </w:p>
    <w:p w14:paraId="760D1B5E" w14:textId="794751D6" w:rsidR="00B37AE7" w:rsidRPr="00E14AAF" w:rsidRDefault="00CF7BEB" w:rsidP="0096618C">
      <w:pPr>
        <w:pStyle w:val="ListParagraph"/>
        <w:numPr>
          <w:ilvl w:val="0"/>
          <w:numId w:val="3"/>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Variations in the c</w:t>
      </w:r>
      <w:r w:rsidR="00B37AE7" w:rsidRPr="00E14AAF">
        <w:rPr>
          <w:rFonts w:ascii="Arial" w:eastAsia="Times New Roman" w:hAnsi="Arial" w:cs="Arial"/>
          <w:lang w:eastAsia="en-GB"/>
        </w:rPr>
        <w:t>ontext of the intervention (</w:t>
      </w:r>
      <w:r w:rsidRPr="00E14AAF">
        <w:rPr>
          <w:rFonts w:ascii="Arial" w:eastAsia="Times New Roman" w:hAnsi="Arial" w:cs="Arial"/>
          <w:lang w:eastAsia="en-GB"/>
        </w:rPr>
        <w:t xml:space="preserve">e.g. </w:t>
      </w:r>
      <w:r w:rsidR="00B37AE7" w:rsidRPr="00E14AAF">
        <w:rPr>
          <w:rFonts w:ascii="Arial" w:eastAsia="Times New Roman" w:hAnsi="Arial" w:cs="Arial"/>
          <w:lang w:eastAsia="en-GB"/>
        </w:rPr>
        <w:t>quality improvement teams, sales teams, high-tech organisations</w:t>
      </w:r>
      <w:r w:rsidRPr="00E14AAF">
        <w:rPr>
          <w:rFonts w:ascii="Arial" w:eastAsia="Times New Roman" w:hAnsi="Arial" w:cs="Arial"/>
          <w:lang w:eastAsia="en-GB"/>
        </w:rPr>
        <w:t>) and the</w:t>
      </w:r>
      <w:r w:rsidR="00B37AE7" w:rsidRPr="00E14AAF">
        <w:rPr>
          <w:rFonts w:ascii="Arial" w:eastAsia="Times New Roman" w:hAnsi="Arial" w:cs="Arial"/>
          <w:lang w:eastAsia="en-GB"/>
        </w:rPr>
        <w:t xml:space="preserve"> size of </w:t>
      </w:r>
      <w:r w:rsidRPr="00E14AAF">
        <w:rPr>
          <w:rFonts w:ascii="Arial" w:eastAsia="Times New Roman" w:hAnsi="Arial" w:cs="Arial"/>
          <w:lang w:eastAsia="en-GB"/>
        </w:rPr>
        <w:t xml:space="preserve">the </w:t>
      </w:r>
      <w:r w:rsidR="00B37AE7" w:rsidRPr="00E14AAF">
        <w:rPr>
          <w:rFonts w:ascii="Arial" w:eastAsia="Times New Roman" w:hAnsi="Arial" w:cs="Arial"/>
          <w:lang w:eastAsia="en-GB"/>
        </w:rPr>
        <w:t>organisation</w:t>
      </w:r>
    </w:p>
    <w:p w14:paraId="7A23E7F9" w14:textId="5DC69238" w:rsidR="007B41D4" w:rsidRPr="00E14AAF" w:rsidRDefault="00233E9F" w:rsidP="002A5FB4">
      <w:pPr>
        <w:shd w:val="clear" w:color="auto" w:fill="FFFFFF"/>
        <w:spacing w:after="150" w:line="240" w:lineRule="auto"/>
        <w:rPr>
          <w:color w:val="auto"/>
          <w:szCs w:val="22"/>
        </w:rPr>
      </w:pPr>
      <w:r w:rsidRPr="00E14AAF">
        <w:rPr>
          <w:rFonts w:eastAsia="Times New Roman"/>
          <w:color w:val="auto"/>
          <w:kern w:val="0"/>
          <w:szCs w:val="22"/>
          <w:lang w:eastAsia="en-GB"/>
          <w14:ligatures w14:val="none"/>
        </w:rPr>
        <w:t xml:space="preserve">Despite these challenges, </w:t>
      </w:r>
      <w:r w:rsidR="00317D49" w:rsidRPr="00E14AAF">
        <w:rPr>
          <w:rFonts w:eastAsia="Times New Roman"/>
          <w:color w:val="auto"/>
          <w:kern w:val="0"/>
          <w:szCs w:val="22"/>
          <w:lang w:eastAsia="en-GB"/>
          <w14:ligatures w14:val="none"/>
        </w:rPr>
        <w:t xml:space="preserve">it would appear that </w:t>
      </w:r>
      <w:r w:rsidR="00DD5610" w:rsidRPr="00E14AAF">
        <w:rPr>
          <w:rFonts w:eastAsia="Times New Roman"/>
          <w:color w:val="auto"/>
          <w:kern w:val="0"/>
          <w:szCs w:val="22"/>
          <w:lang w:eastAsia="en-GB"/>
          <w14:ligatures w14:val="none"/>
        </w:rPr>
        <w:t>‘</w:t>
      </w:r>
      <w:r w:rsidR="00317D49" w:rsidRPr="00E14AAF">
        <w:rPr>
          <w:rFonts w:eastAsia="Times New Roman"/>
          <w:color w:val="auto"/>
          <w:kern w:val="0"/>
          <w:szCs w:val="22"/>
          <w:lang w:eastAsia="en-GB"/>
          <w14:ligatures w14:val="none"/>
        </w:rPr>
        <w:t>Leader-as-coach</w:t>
      </w:r>
      <w:r w:rsidR="00DD5610" w:rsidRPr="00E14AAF">
        <w:rPr>
          <w:rFonts w:eastAsia="Times New Roman"/>
          <w:color w:val="auto"/>
          <w:kern w:val="0"/>
          <w:szCs w:val="22"/>
          <w:lang w:eastAsia="en-GB"/>
          <w14:ligatures w14:val="none"/>
        </w:rPr>
        <w:t>’</w:t>
      </w:r>
      <w:r w:rsidR="00317D49" w:rsidRPr="00E14AAF">
        <w:rPr>
          <w:rFonts w:eastAsia="Times New Roman"/>
          <w:color w:val="auto"/>
          <w:kern w:val="0"/>
          <w:szCs w:val="22"/>
          <w:lang w:eastAsia="en-GB"/>
          <w14:ligatures w14:val="none"/>
        </w:rPr>
        <w:t xml:space="preserve"> behaviours may</w:t>
      </w:r>
      <w:r w:rsidR="00DD5610" w:rsidRPr="00E14AAF">
        <w:rPr>
          <w:rFonts w:eastAsia="Times New Roman"/>
          <w:color w:val="auto"/>
          <w:kern w:val="0"/>
          <w:szCs w:val="22"/>
          <w:lang w:eastAsia="en-GB"/>
          <w14:ligatures w14:val="none"/>
        </w:rPr>
        <w:t>,</w:t>
      </w:r>
      <w:r w:rsidR="00317D49" w:rsidRPr="00E14AAF">
        <w:rPr>
          <w:rFonts w:eastAsia="Times New Roman"/>
          <w:color w:val="auto"/>
          <w:kern w:val="0"/>
          <w:szCs w:val="22"/>
          <w:lang w:eastAsia="en-GB"/>
          <w14:ligatures w14:val="none"/>
        </w:rPr>
        <w:t xml:space="preserve"> in some forms and contexts at least</w:t>
      </w:r>
      <w:r w:rsidR="00DD5610" w:rsidRPr="00E14AAF">
        <w:rPr>
          <w:rFonts w:eastAsia="Times New Roman"/>
          <w:color w:val="auto"/>
          <w:kern w:val="0"/>
          <w:szCs w:val="22"/>
          <w:lang w:eastAsia="en-GB"/>
          <w14:ligatures w14:val="none"/>
        </w:rPr>
        <w:t>,</w:t>
      </w:r>
      <w:r w:rsidR="00317D49" w:rsidRPr="00E14AAF">
        <w:rPr>
          <w:rFonts w:eastAsia="Times New Roman"/>
          <w:color w:val="auto"/>
          <w:kern w:val="0"/>
          <w:szCs w:val="22"/>
          <w:lang w:eastAsia="en-GB"/>
          <w14:ligatures w14:val="none"/>
        </w:rPr>
        <w:t xml:space="preserve"> have a positive impact on outcomes</w:t>
      </w:r>
      <w:r w:rsidR="00CD5FBA" w:rsidRPr="00E14AAF">
        <w:rPr>
          <w:rFonts w:eastAsia="Times New Roman"/>
          <w:color w:val="auto"/>
          <w:kern w:val="0"/>
          <w:szCs w:val="22"/>
          <w:lang w:eastAsia="en-GB"/>
          <w14:ligatures w14:val="none"/>
        </w:rPr>
        <w:t xml:space="preserve">, </w:t>
      </w:r>
      <w:r w:rsidR="002C399D" w:rsidRPr="00E14AAF">
        <w:rPr>
          <w:color w:val="auto"/>
          <w:szCs w:val="22"/>
        </w:rPr>
        <w:fldChar w:fldCharType="begin"/>
      </w:r>
      <w:r w:rsidR="00455B06" w:rsidRPr="00E14AAF">
        <w:rPr>
          <w:color w:val="auto"/>
          <w:szCs w:val="22"/>
        </w:rPr>
        <w:instrText xml:space="preserve"> ADDIN ZOTERO_ITEM CSL_CITATION {"citationID":"WoqYDPCl","properties":{"formattedCitation":"(18,21,23,26,28,29)","plainCitation":"(18,21,23,26,28,29)","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id":599,"uris":["http://zotero.org/users/9417809/items/TJD376NR"],"itemData":{"id":599,"type":"article-journal","abstract":"Managerial coaching has emerged as a powerful developmental intervention over the past several years as human resource development practices continue to devolve to supervisors and managers. Yet, despite the growing interest and apparent benefits of managerial coaching, it remains an area on which little has been written from an empirical or theoretical perspective. The purpose of this paper is to examine the conceptual and limited empirical research literature on managerial coaching to develop a tentative model that may guide future research and practice.","container-title":"HRD Conference Presentation","language":"en","source":"Zotero","title":"The Manager as Coach: A Review of Empirical Literature and the Development of a Tentative Model of Managerial Coaching","author":[{"family":"Ellinger","given":"Andrea D"},{"family":"Beattie","given":"Rona S"},{"family":"Hamlin","given":"Robert G"},{"family":"Wang","given":"Yu-Lin"},{"family":"Trolan","given":"Orla"}],"issued":{"date-parts":[["2006"]]}}},{"id":663,"uris":["http://zotero.org/users/9417809/items/Z7PEM3XB"],"itemData":{"id":663,"type":"article-journal","abstract":"Managerial coaching has become increasingly popular despite limited empirical evidence of its impact on the individuals giving and receiving coaching, and its impact on the workplace overall. This article reviews the literature on the definition of practice of managerial coaching, and what managerial coaching looks like in terms of skills and behaviors, and examines the empirical evidence that currently exists. Models representing new current research and gaps within the literature are advanced, and future research implications are explored.","container-title":"Performance Improvement Quarterly","DOI":"10.1002/piq.20123","ISSN":"1937-8327","issue":"4","language":"en","license":"Copyright © 2012 International Society for Performance Improvement","note":"_eprint: https://onlinelibrary.wiley.com/doi/pdf/10.1002/piq.20123","page":"17-39","source":"Wiley Online Library","title":"Managerial coaching: A review of the literature","title-short":"Managerial coaching","volume":"24","author":[{"family":"Hagen","given":"Marcia S."}],"issued":{"date-parts":[["2012"]]}}},{"id":600,"uris":["http://zotero.org/users/9417809/items/5IDLIRNG"],"itemData":{"id":600,"type":"article-journal","abstract":"The Problem\nWhile managerial coaching becomes increasingly popular in both scholarly and practical circles, the line managers who need to execute this coaching may be neither capable nor interested in the coaching process. Furthermore, while the research on coaching seems promising, little is known about how to test the individual and environmental appropriateness of a coaching intervention.\n\nThe Solution\nThis review will inform and support evidence-based human resource development (HRD) professionals tasked with developing managers’ coaching capability. It is designed to help line managers who wish to enhance their managerial coaching practice.\n\nThe Stakeholders\nThis literature review and model will benefit organizations, HRD professionals, and line managers to determine whether coaching is an appropriate learning intervention for their context and at that particular time. Furthermore, if it is deemed appropriate, this review and resulting framework may aid in determining how practitioners should approach coaching within their organizational setting.","container-title":"Advances in Developing Human Resources","DOI":"10.1177/1523422313520476","journalAbbreviation":"Advances in Developing Human Resources","page":"184-201","source":"ResearchGate","title":"Managerial Coaching: A Review of the Empirical Literature and Development of a Model to Guide Future Practice","title-short":"Managerial Coaching","volume":"16","author":[{"family":"Beattie","given":"Rona"},{"family":"Kim","given":"Sewon"},{"family":"Hagen","given":"Marcia"},{"family":"Egan","given":"Toby"},{"family":"Ellinger","given":"Andrea"},{"family":"Hamlin","given":"Robert"}],"issued":{"date-parts":[["2014",4,9]]}}},{"id":615,"uris":["http://zotero.org/users/9417809/items/A9ELEQGP"],"itemData":{"id":615,"type":"article-journal","container-title":"Consulting Psychology Journal: Practice and Research","issue":"3","language":"en","page":"195-218","source":"Zotero","title":"An exploration of the coach approach to managing and leading","volume":"71","author":[{"family":"DiGirolamo","given":"Joel A"},{"family":"Tkach","given":"J Thomas"}],"issued":{"date-parts":[["2019"]]}}},{"id":609,"uris":["http://zotero.org/users/9417809/items/J6FGJIIU"],"itemData":{"id":609,"type":"article-journal","abstract":"Purpose\nAs a part of a larger study, the purpose of this study is to explore the learning outcomes for the “manager as coach” when exemplary managers are engaged in coaching their respective employees.\n\nDesign/methodology/approach\nA qualitative, multi-case study using an adaptation of the critical incident technique and semistructured interviews was employed with 12 managers and their respective direct reports totaling 24 interviews. Content and constant comparative analyses were used to analyze the data.\n\nFindings\nA total of five themes and 19 subthemes were identified regarding managers’ learning outcomes from managers’ perspectives. From the perspectives of their employees as coachees regarding their managers’ learning outcomes, one theme with three subthemes emerged.\n\nOriginality/value\nLimited empirical research has explored the developmental outcomes for managers who serve as coaches for their employees. This study examined the outcomes associated with managerial coaching from both the perspectives of the managers who coach and their direct reports. The findings of this research provide more insight into the benefits managers derive from coaching their employees.","container-title":"European Journal of Training and Development","DOI":"10.1108/EJTD-12-2021-0198","journalAbbreviation":"European Journal of Training and Development","source":"ResearchGate","title":"Exploring learning outcomes for managers who coach","volume":"47","author":[{"family":"Adele","given":"Beth"},{"family":"Ellinger","given":"Andrea"},{"family":"McWhorter","given":"Rochell"},{"family":"Egan","given":"Toby"}],"issued":{"date-parts":[["2022",4,26]]}}}],"schema":"https://github.com/citation-style-language/schema/raw/master/csl-citation.json"} </w:instrText>
      </w:r>
      <w:r w:rsidR="002C399D" w:rsidRPr="00E14AAF">
        <w:rPr>
          <w:color w:val="auto"/>
          <w:szCs w:val="22"/>
        </w:rPr>
        <w:fldChar w:fldCharType="separate"/>
      </w:r>
      <w:r w:rsidR="00455B06" w:rsidRPr="00E14AAF">
        <w:rPr>
          <w:color w:val="auto"/>
        </w:rPr>
        <w:t>(18,21,23,26,28,29)</w:t>
      </w:r>
      <w:r w:rsidR="002C399D" w:rsidRPr="00E14AAF">
        <w:rPr>
          <w:color w:val="auto"/>
          <w:szCs w:val="22"/>
        </w:rPr>
        <w:fldChar w:fldCharType="end"/>
      </w:r>
      <w:r w:rsidR="002C399D" w:rsidRPr="00E14AAF">
        <w:rPr>
          <w:color w:val="auto"/>
          <w:szCs w:val="22"/>
        </w:rPr>
        <w:t xml:space="preserve"> </w:t>
      </w:r>
      <w:r w:rsidR="003E7108" w:rsidRPr="00E14AAF">
        <w:rPr>
          <w:color w:val="auto"/>
          <w:szCs w:val="22"/>
        </w:rPr>
        <w:t>as follows</w:t>
      </w:r>
      <w:r w:rsidRPr="00E14AAF">
        <w:rPr>
          <w:color w:val="auto"/>
          <w:szCs w:val="22"/>
        </w:rPr>
        <w:t>:</w:t>
      </w:r>
      <w:r w:rsidR="008C589B" w:rsidRPr="00E14AAF">
        <w:rPr>
          <w:color w:val="auto"/>
          <w:szCs w:val="22"/>
        </w:rPr>
        <w:t xml:space="preserve"> </w:t>
      </w:r>
    </w:p>
    <w:p w14:paraId="65148576" w14:textId="51B3F993" w:rsidR="00117BCF" w:rsidRPr="00E14AAF" w:rsidRDefault="00C55EF3" w:rsidP="00772082">
      <w:pPr>
        <w:shd w:val="clear" w:color="auto" w:fill="FFFFFF"/>
        <w:spacing w:after="150"/>
        <w:rPr>
          <w:color w:val="auto"/>
          <w:szCs w:val="22"/>
        </w:rPr>
      </w:pPr>
      <w:r w:rsidRPr="00E14AAF">
        <w:rPr>
          <w:rFonts w:eastAsia="Times New Roman"/>
          <w:b/>
          <w:bCs/>
          <w:color w:val="auto"/>
          <w:szCs w:val="22"/>
          <w:lang w:eastAsia="en-GB"/>
        </w:rPr>
        <w:t>4</w:t>
      </w:r>
      <w:r w:rsidR="00467039" w:rsidRPr="00E14AAF">
        <w:rPr>
          <w:rFonts w:eastAsia="Times New Roman"/>
          <w:b/>
          <w:bCs/>
          <w:color w:val="auto"/>
          <w:szCs w:val="22"/>
          <w:lang w:eastAsia="en-GB"/>
        </w:rPr>
        <w:t xml:space="preserve">.1 </w:t>
      </w:r>
      <w:r w:rsidR="00056728" w:rsidRPr="00E14AAF">
        <w:rPr>
          <w:rFonts w:eastAsia="Times New Roman"/>
          <w:b/>
          <w:bCs/>
          <w:color w:val="auto"/>
          <w:szCs w:val="22"/>
          <w:lang w:eastAsia="en-GB"/>
        </w:rPr>
        <w:t>Benefits for r</w:t>
      </w:r>
      <w:r w:rsidR="00117BCF" w:rsidRPr="00E14AAF">
        <w:rPr>
          <w:rFonts w:eastAsia="Times New Roman"/>
          <w:b/>
          <w:bCs/>
          <w:color w:val="auto"/>
          <w:szCs w:val="22"/>
          <w:lang w:eastAsia="en-GB"/>
        </w:rPr>
        <w:t xml:space="preserve">ecipients of </w:t>
      </w:r>
      <w:r w:rsidR="00772082" w:rsidRPr="00E14AAF">
        <w:rPr>
          <w:rFonts w:eastAsia="Times New Roman"/>
          <w:b/>
          <w:bCs/>
          <w:color w:val="auto"/>
          <w:szCs w:val="22"/>
          <w:lang w:eastAsia="en-GB"/>
        </w:rPr>
        <w:t xml:space="preserve">coaching by a </w:t>
      </w:r>
      <w:r w:rsidR="002C399D" w:rsidRPr="00E14AAF">
        <w:rPr>
          <w:rFonts w:eastAsia="Times New Roman"/>
          <w:b/>
          <w:bCs/>
          <w:color w:val="auto"/>
          <w:szCs w:val="22"/>
          <w:lang w:eastAsia="en-GB"/>
        </w:rPr>
        <w:t>‘Leader</w:t>
      </w:r>
      <w:r w:rsidR="00772082" w:rsidRPr="00E14AAF">
        <w:rPr>
          <w:rFonts w:eastAsia="Times New Roman"/>
          <w:b/>
          <w:bCs/>
          <w:color w:val="auto"/>
          <w:szCs w:val="22"/>
          <w:lang w:eastAsia="en-GB"/>
        </w:rPr>
        <w:t>-as-coach’</w:t>
      </w:r>
      <w:r w:rsidR="00117BCF" w:rsidRPr="00E14AAF">
        <w:rPr>
          <w:color w:val="auto"/>
          <w:szCs w:val="22"/>
        </w:rPr>
        <w:t xml:space="preserve"> </w:t>
      </w:r>
      <w:r w:rsidR="00772082" w:rsidRPr="00E14AAF">
        <w:rPr>
          <w:b/>
          <w:bCs/>
          <w:color w:val="auto"/>
          <w:szCs w:val="22"/>
        </w:rPr>
        <w:t>(</w:t>
      </w:r>
      <w:r w:rsidR="00667A7C" w:rsidRPr="00E14AAF">
        <w:rPr>
          <w:b/>
          <w:bCs/>
          <w:color w:val="auto"/>
          <w:szCs w:val="22"/>
        </w:rPr>
        <w:t>‘coachees’</w:t>
      </w:r>
      <w:r w:rsidR="00772082" w:rsidRPr="00E14AAF">
        <w:rPr>
          <w:b/>
          <w:bCs/>
          <w:color w:val="auto"/>
          <w:szCs w:val="22"/>
        </w:rPr>
        <w:t>)</w:t>
      </w:r>
    </w:p>
    <w:p w14:paraId="771D2379" w14:textId="0A854AF5" w:rsidR="00117BCF" w:rsidRPr="00E14AAF" w:rsidRDefault="00117BCF" w:rsidP="00772082">
      <w:pPr>
        <w:pStyle w:val="ListParagraph"/>
        <w:numPr>
          <w:ilvl w:val="0"/>
          <w:numId w:val="6"/>
        </w:numPr>
        <w:shd w:val="clear" w:color="auto" w:fill="FFFFFF"/>
        <w:spacing w:after="150"/>
        <w:rPr>
          <w:rFonts w:ascii="Arial" w:hAnsi="Arial" w:cs="Arial"/>
        </w:rPr>
      </w:pPr>
      <w:r w:rsidRPr="00E14AAF">
        <w:rPr>
          <w:rFonts w:ascii="Arial" w:hAnsi="Arial" w:cs="Arial"/>
        </w:rPr>
        <w:t>enhanc</w:t>
      </w:r>
      <w:r w:rsidR="002D2D4C" w:rsidRPr="00E14AAF">
        <w:rPr>
          <w:rFonts w:ascii="Arial" w:hAnsi="Arial" w:cs="Arial"/>
        </w:rPr>
        <w:t>ed</w:t>
      </w:r>
      <w:r w:rsidRPr="00E14AAF">
        <w:rPr>
          <w:rFonts w:ascii="Arial" w:hAnsi="Arial" w:cs="Arial"/>
        </w:rPr>
        <w:t xml:space="preserve"> job satisfaction</w:t>
      </w:r>
    </w:p>
    <w:p w14:paraId="33E6DFFB" w14:textId="2F0755D3" w:rsidR="00117BCF" w:rsidRPr="00E14AAF" w:rsidRDefault="00117BCF" w:rsidP="00772082">
      <w:pPr>
        <w:pStyle w:val="ListParagraph"/>
        <w:numPr>
          <w:ilvl w:val="0"/>
          <w:numId w:val="6"/>
        </w:numPr>
        <w:shd w:val="clear" w:color="auto" w:fill="FFFFFF"/>
        <w:spacing w:after="150"/>
        <w:rPr>
          <w:rFonts w:ascii="Arial" w:hAnsi="Arial" w:cs="Arial"/>
        </w:rPr>
      </w:pPr>
      <w:r w:rsidRPr="00E14AAF">
        <w:rPr>
          <w:rFonts w:ascii="Arial" w:hAnsi="Arial" w:cs="Arial"/>
        </w:rPr>
        <w:t>improv</w:t>
      </w:r>
      <w:r w:rsidR="002D2D4C" w:rsidRPr="00E14AAF">
        <w:rPr>
          <w:rFonts w:ascii="Arial" w:hAnsi="Arial" w:cs="Arial"/>
        </w:rPr>
        <w:t>ed</w:t>
      </w:r>
      <w:r w:rsidRPr="00E14AAF">
        <w:rPr>
          <w:rFonts w:ascii="Arial" w:hAnsi="Arial" w:cs="Arial"/>
        </w:rPr>
        <w:t xml:space="preserve"> commitment to the organisation</w:t>
      </w:r>
      <w:r w:rsidR="00126106" w:rsidRPr="00E14AAF">
        <w:rPr>
          <w:rFonts w:ascii="Arial" w:hAnsi="Arial" w:cs="Arial"/>
        </w:rPr>
        <w:t xml:space="preserve"> and ci</w:t>
      </w:r>
      <w:r w:rsidR="002D2D4C" w:rsidRPr="00E14AAF">
        <w:rPr>
          <w:rFonts w:ascii="Arial" w:hAnsi="Arial" w:cs="Arial"/>
        </w:rPr>
        <w:t>tizenship behaviour</w:t>
      </w:r>
    </w:p>
    <w:p w14:paraId="3B2B5FF3" w14:textId="7DA25CA0" w:rsidR="00117BCF" w:rsidRPr="00E14AAF" w:rsidRDefault="00117BCF" w:rsidP="00772082">
      <w:pPr>
        <w:pStyle w:val="ListParagraph"/>
        <w:numPr>
          <w:ilvl w:val="0"/>
          <w:numId w:val="6"/>
        </w:numPr>
        <w:shd w:val="clear" w:color="auto" w:fill="FFFFFF"/>
        <w:spacing w:after="150"/>
        <w:rPr>
          <w:rFonts w:ascii="Arial" w:hAnsi="Arial" w:cs="Arial"/>
        </w:rPr>
      </w:pPr>
      <w:r w:rsidRPr="00E14AAF">
        <w:rPr>
          <w:rFonts w:ascii="Arial" w:hAnsi="Arial" w:cs="Arial"/>
        </w:rPr>
        <w:t>improv</w:t>
      </w:r>
      <w:r w:rsidR="002D2D4C" w:rsidRPr="00E14AAF">
        <w:rPr>
          <w:rFonts w:ascii="Arial" w:hAnsi="Arial" w:cs="Arial"/>
        </w:rPr>
        <w:t>ed</w:t>
      </w:r>
      <w:r w:rsidRPr="00E14AAF">
        <w:rPr>
          <w:rFonts w:ascii="Arial" w:hAnsi="Arial" w:cs="Arial"/>
        </w:rPr>
        <w:t xml:space="preserve"> individual and team learning</w:t>
      </w:r>
      <w:r w:rsidR="002D2D4C" w:rsidRPr="00E14AAF">
        <w:rPr>
          <w:rFonts w:ascii="Arial" w:hAnsi="Arial" w:cs="Arial"/>
        </w:rPr>
        <w:t xml:space="preserve"> and effectiveness</w:t>
      </w:r>
    </w:p>
    <w:p w14:paraId="0A0CB6DC" w14:textId="617710CC" w:rsidR="00117BCF" w:rsidRPr="00E14AAF" w:rsidRDefault="00117BCF" w:rsidP="00772082">
      <w:pPr>
        <w:pStyle w:val="ListParagraph"/>
        <w:numPr>
          <w:ilvl w:val="0"/>
          <w:numId w:val="6"/>
        </w:numPr>
        <w:shd w:val="clear" w:color="auto" w:fill="FFFFFF"/>
        <w:spacing w:after="150"/>
        <w:rPr>
          <w:rFonts w:ascii="Arial" w:hAnsi="Arial" w:cs="Arial"/>
        </w:rPr>
      </w:pPr>
      <w:r w:rsidRPr="00E14AAF">
        <w:rPr>
          <w:rFonts w:ascii="Arial" w:hAnsi="Arial" w:cs="Arial"/>
        </w:rPr>
        <w:t>improv</w:t>
      </w:r>
      <w:r w:rsidR="002D2D4C" w:rsidRPr="00E14AAF">
        <w:rPr>
          <w:rFonts w:ascii="Arial" w:hAnsi="Arial" w:cs="Arial"/>
        </w:rPr>
        <w:t>ed</w:t>
      </w:r>
      <w:r w:rsidRPr="00E14AAF">
        <w:rPr>
          <w:rFonts w:ascii="Arial" w:hAnsi="Arial" w:cs="Arial"/>
        </w:rPr>
        <w:t xml:space="preserve"> role clarity </w:t>
      </w:r>
    </w:p>
    <w:p w14:paraId="24CFD7A3" w14:textId="1A74C91D" w:rsidR="00117BCF" w:rsidRPr="00E14AAF" w:rsidRDefault="00117BCF" w:rsidP="00772082">
      <w:pPr>
        <w:pStyle w:val="ListParagraph"/>
        <w:numPr>
          <w:ilvl w:val="0"/>
          <w:numId w:val="6"/>
        </w:numPr>
        <w:shd w:val="clear" w:color="auto" w:fill="FFFFFF"/>
        <w:spacing w:after="150"/>
        <w:rPr>
          <w:rFonts w:ascii="Arial" w:hAnsi="Arial" w:cs="Arial"/>
        </w:rPr>
      </w:pPr>
      <w:r w:rsidRPr="00E14AAF">
        <w:rPr>
          <w:rFonts w:ascii="Arial" w:hAnsi="Arial" w:cs="Arial"/>
        </w:rPr>
        <w:t>enhanc</w:t>
      </w:r>
      <w:r w:rsidR="002D2D4C" w:rsidRPr="00E14AAF">
        <w:rPr>
          <w:rFonts w:ascii="Arial" w:hAnsi="Arial" w:cs="Arial"/>
        </w:rPr>
        <w:t>ed</w:t>
      </w:r>
      <w:r w:rsidRPr="00E14AAF">
        <w:rPr>
          <w:rFonts w:ascii="Arial" w:hAnsi="Arial" w:cs="Arial"/>
        </w:rPr>
        <w:t xml:space="preserve"> individual and team performance</w:t>
      </w:r>
    </w:p>
    <w:p w14:paraId="4898EF54" w14:textId="0375A7FB" w:rsidR="00546F6D" w:rsidRPr="00E14AAF" w:rsidRDefault="002D2D4C" w:rsidP="00772082">
      <w:pPr>
        <w:pStyle w:val="ListParagraph"/>
        <w:numPr>
          <w:ilvl w:val="0"/>
          <w:numId w:val="6"/>
        </w:numPr>
        <w:shd w:val="clear" w:color="auto" w:fill="FFFFFF"/>
        <w:spacing w:after="150"/>
        <w:rPr>
          <w:rFonts w:ascii="Arial" w:hAnsi="Arial" w:cs="Arial"/>
        </w:rPr>
      </w:pPr>
      <w:r w:rsidRPr="00E14AAF">
        <w:rPr>
          <w:rFonts w:ascii="Arial" w:hAnsi="Arial" w:cs="Arial"/>
        </w:rPr>
        <w:t xml:space="preserve">increased </w:t>
      </w:r>
      <w:r w:rsidR="00546F6D" w:rsidRPr="00E14AAF">
        <w:rPr>
          <w:rFonts w:ascii="Arial" w:hAnsi="Arial" w:cs="Arial"/>
        </w:rPr>
        <w:t>willingness to take risks and try new things</w:t>
      </w:r>
    </w:p>
    <w:p w14:paraId="4160B0C3" w14:textId="2FFD032B" w:rsidR="00546F6D" w:rsidRPr="00E14AAF" w:rsidRDefault="002D2D4C" w:rsidP="00772082">
      <w:pPr>
        <w:pStyle w:val="ListParagraph"/>
        <w:numPr>
          <w:ilvl w:val="0"/>
          <w:numId w:val="6"/>
        </w:numPr>
        <w:shd w:val="clear" w:color="auto" w:fill="FFFFFF"/>
        <w:spacing w:after="150"/>
        <w:rPr>
          <w:rFonts w:ascii="Arial" w:hAnsi="Arial" w:cs="Arial"/>
        </w:rPr>
      </w:pPr>
      <w:r w:rsidRPr="00E14AAF">
        <w:rPr>
          <w:rFonts w:ascii="Arial" w:hAnsi="Arial" w:cs="Arial"/>
        </w:rPr>
        <w:t>improved ability to c</w:t>
      </w:r>
      <w:r w:rsidR="00546F6D" w:rsidRPr="00E14AAF">
        <w:rPr>
          <w:rFonts w:ascii="Arial" w:hAnsi="Arial" w:cs="Arial"/>
        </w:rPr>
        <w:t>ope with change and</w:t>
      </w:r>
      <w:r w:rsidRPr="00E14AAF">
        <w:rPr>
          <w:rFonts w:ascii="Arial" w:hAnsi="Arial" w:cs="Arial"/>
        </w:rPr>
        <w:t xml:space="preserve"> to</w:t>
      </w:r>
      <w:r w:rsidR="00546F6D" w:rsidRPr="00E14AAF">
        <w:rPr>
          <w:rFonts w:ascii="Arial" w:hAnsi="Arial" w:cs="Arial"/>
        </w:rPr>
        <w:t xml:space="preserve"> become </w:t>
      </w:r>
      <w:r w:rsidRPr="00E14AAF">
        <w:rPr>
          <w:rFonts w:ascii="Arial" w:hAnsi="Arial" w:cs="Arial"/>
        </w:rPr>
        <w:t>‘</w:t>
      </w:r>
      <w:r w:rsidR="00546F6D" w:rsidRPr="00E14AAF">
        <w:rPr>
          <w:rFonts w:ascii="Arial" w:hAnsi="Arial" w:cs="Arial"/>
        </w:rPr>
        <w:t>agents of change</w:t>
      </w:r>
      <w:r w:rsidRPr="00E14AAF">
        <w:rPr>
          <w:rFonts w:ascii="Arial" w:hAnsi="Arial" w:cs="Arial"/>
        </w:rPr>
        <w:t>’</w:t>
      </w:r>
    </w:p>
    <w:p w14:paraId="1AAE0C1B" w14:textId="20B645EB" w:rsidR="00126106" w:rsidRPr="00E14AAF" w:rsidRDefault="00126106" w:rsidP="00772082">
      <w:pPr>
        <w:pStyle w:val="ListParagraph"/>
        <w:numPr>
          <w:ilvl w:val="0"/>
          <w:numId w:val="6"/>
        </w:numPr>
        <w:shd w:val="clear" w:color="auto" w:fill="FFFFFF"/>
        <w:spacing w:after="150"/>
        <w:rPr>
          <w:rFonts w:ascii="Arial" w:hAnsi="Arial" w:cs="Arial"/>
        </w:rPr>
      </w:pPr>
      <w:r w:rsidRPr="00E14AAF">
        <w:rPr>
          <w:rFonts w:ascii="Arial" w:hAnsi="Arial" w:cs="Arial"/>
        </w:rPr>
        <w:t>increased confidence</w:t>
      </w:r>
    </w:p>
    <w:p w14:paraId="52FFA9C5" w14:textId="24419F6E" w:rsidR="00126106" w:rsidRPr="00E14AAF" w:rsidRDefault="00126106" w:rsidP="00772082">
      <w:pPr>
        <w:pStyle w:val="ListParagraph"/>
        <w:numPr>
          <w:ilvl w:val="0"/>
          <w:numId w:val="6"/>
        </w:numPr>
        <w:shd w:val="clear" w:color="auto" w:fill="FFFFFF"/>
        <w:spacing w:after="150"/>
        <w:rPr>
          <w:rFonts w:ascii="Arial" w:hAnsi="Arial" w:cs="Arial"/>
        </w:rPr>
      </w:pPr>
      <w:r w:rsidRPr="00E14AAF">
        <w:rPr>
          <w:rFonts w:ascii="Arial" w:hAnsi="Arial" w:cs="Arial"/>
        </w:rPr>
        <w:t>improved communication</w:t>
      </w:r>
    </w:p>
    <w:p w14:paraId="5594991B" w14:textId="2B9DF838" w:rsidR="00126106" w:rsidRPr="00E14AAF" w:rsidRDefault="00126106" w:rsidP="00772082">
      <w:pPr>
        <w:pStyle w:val="ListParagraph"/>
        <w:numPr>
          <w:ilvl w:val="0"/>
          <w:numId w:val="6"/>
        </w:numPr>
        <w:shd w:val="clear" w:color="auto" w:fill="FFFFFF"/>
        <w:spacing w:after="150"/>
        <w:rPr>
          <w:rFonts w:ascii="Arial" w:hAnsi="Arial" w:cs="Arial"/>
        </w:rPr>
      </w:pPr>
      <w:r w:rsidRPr="00E14AAF">
        <w:rPr>
          <w:rFonts w:ascii="Arial" w:hAnsi="Arial" w:cs="Arial"/>
        </w:rPr>
        <w:t>reduced stress</w:t>
      </w:r>
    </w:p>
    <w:p w14:paraId="7FB1DFA8" w14:textId="3FA743B1" w:rsidR="00126106" w:rsidRPr="00E14AAF" w:rsidRDefault="00126106" w:rsidP="00772082">
      <w:pPr>
        <w:pStyle w:val="ListParagraph"/>
        <w:numPr>
          <w:ilvl w:val="0"/>
          <w:numId w:val="6"/>
        </w:numPr>
        <w:shd w:val="clear" w:color="auto" w:fill="FFFFFF"/>
        <w:spacing w:after="150"/>
        <w:rPr>
          <w:rFonts w:ascii="Arial" w:hAnsi="Arial" w:cs="Arial"/>
        </w:rPr>
      </w:pPr>
      <w:r w:rsidRPr="00E14AAF">
        <w:rPr>
          <w:rFonts w:ascii="Arial" w:hAnsi="Arial" w:cs="Arial"/>
        </w:rPr>
        <w:t>optimised potential</w:t>
      </w:r>
    </w:p>
    <w:p w14:paraId="000509E0" w14:textId="2CB8805C" w:rsidR="002D2D4C" w:rsidRPr="00E14AAF" w:rsidRDefault="002D2D4C" w:rsidP="00772082">
      <w:pPr>
        <w:pStyle w:val="ListParagraph"/>
        <w:numPr>
          <w:ilvl w:val="0"/>
          <w:numId w:val="6"/>
        </w:numPr>
        <w:shd w:val="clear" w:color="auto" w:fill="FFFFFF"/>
        <w:spacing w:after="150"/>
        <w:rPr>
          <w:rFonts w:ascii="Arial" w:hAnsi="Arial" w:cs="Arial"/>
        </w:rPr>
      </w:pPr>
      <w:r w:rsidRPr="00E14AAF">
        <w:rPr>
          <w:rFonts w:ascii="Arial" w:hAnsi="Arial" w:cs="Arial"/>
        </w:rPr>
        <w:lastRenderedPageBreak/>
        <w:t>greater perception of manager’s trustworthiness</w:t>
      </w:r>
    </w:p>
    <w:p w14:paraId="62B8FF78" w14:textId="3EA3084C" w:rsidR="00056728" w:rsidRPr="00E14AAF" w:rsidRDefault="00056728" w:rsidP="00772082">
      <w:pPr>
        <w:pStyle w:val="ListParagraph"/>
        <w:numPr>
          <w:ilvl w:val="0"/>
          <w:numId w:val="6"/>
        </w:numPr>
        <w:shd w:val="clear" w:color="auto" w:fill="FFFFFF"/>
        <w:spacing w:after="150"/>
        <w:rPr>
          <w:rFonts w:ascii="Arial" w:hAnsi="Arial" w:cs="Arial"/>
        </w:rPr>
      </w:pPr>
      <w:r w:rsidRPr="00E14AAF">
        <w:rPr>
          <w:rFonts w:ascii="Arial" w:hAnsi="Arial" w:cs="Arial"/>
        </w:rPr>
        <w:t xml:space="preserve">more pro-active career commitment, self-management, and professional development </w:t>
      </w:r>
    </w:p>
    <w:p w14:paraId="4BB65B4E" w14:textId="54904727" w:rsidR="008C589B" w:rsidRPr="00E14AAF" w:rsidRDefault="008C589B" w:rsidP="008C589B">
      <w:pPr>
        <w:shd w:val="clear" w:color="auto" w:fill="FFFFFF"/>
        <w:spacing w:after="150" w:line="240" w:lineRule="auto"/>
        <w:rPr>
          <w:rFonts w:eastAsia="Times New Roman"/>
          <w:b/>
          <w:bCs/>
          <w:color w:val="auto"/>
          <w:kern w:val="0"/>
          <w:szCs w:val="22"/>
          <w:lang w:eastAsia="en-GB"/>
          <w14:ligatures w14:val="none"/>
        </w:rPr>
      </w:pPr>
    </w:p>
    <w:p w14:paraId="5752565D" w14:textId="007A6562" w:rsidR="008C589B" w:rsidRPr="00E14AAF" w:rsidRDefault="00C55EF3" w:rsidP="008C589B">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4</w:t>
      </w:r>
      <w:r w:rsidR="00467039" w:rsidRPr="00E14AAF">
        <w:rPr>
          <w:rFonts w:eastAsia="Times New Roman"/>
          <w:b/>
          <w:bCs/>
          <w:color w:val="auto"/>
          <w:kern w:val="0"/>
          <w:szCs w:val="22"/>
          <w:lang w:eastAsia="en-GB"/>
          <w14:ligatures w14:val="none"/>
        </w:rPr>
        <w:t xml:space="preserve">.2 </w:t>
      </w:r>
      <w:r w:rsidR="00467039" w:rsidRPr="00E14AAF">
        <w:rPr>
          <w:rFonts w:eastAsia="Times New Roman"/>
          <w:b/>
          <w:bCs/>
          <w:color w:val="auto"/>
          <w:kern w:val="0"/>
          <w:szCs w:val="22"/>
          <w:lang w:eastAsia="en-GB"/>
          <w14:ligatures w14:val="none"/>
        </w:rPr>
        <w:tab/>
      </w:r>
      <w:r w:rsidR="00056728" w:rsidRPr="00E14AAF">
        <w:rPr>
          <w:rFonts w:eastAsia="Times New Roman"/>
          <w:b/>
          <w:bCs/>
          <w:color w:val="auto"/>
          <w:kern w:val="0"/>
          <w:szCs w:val="22"/>
          <w:lang w:eastAsia="en-GB"/>
          <w14:ligatures w14:val="none"/>
        </w:rPr>
        <w:t>Benefits for the</w:t>
      </w:r>
      <w:r w:rsidR="002C399D" w:rsidRPr="00E14AAF">
        <w:rPr>
          <w:rFonts w:eastAsia="Times New Roman"/>
          <w:b/>
          <w:bCs/>
          <w:color w:val="auto"/>
          <w:kern w:val="0"/>
          <w:szCs w:val="22"/>
          <w:lang w:eastAsia="en-GB"/>
          <w14:ligatures w14:val="none"/>
        </w:rPr>
        <w:t xml:space="preserve"> individual</w:t>
      </w:r>
      <w:r w:rsidR="00056728" w:rsidRPr="00E14AAF">
        <w:rPr>
          <w:rFonts w:eastAsia="Times New Roman"/>
          <w:b/>
          <w:bCs/>
          <w:color w:val="auto"/>
          <w:kern w:val="0"/>
          <w:szCs w:val="22"/>
          <w:lang w:eastAsia="en-GB"/>
          <w14:ligatures w14:val="none"/>
        </w:rPr>
        <w:t xml:space="preserve"> </w:t>
      </w:r>
      <w:r w:rsidR="002C399D" w:rsidRPr="00E14AAF">
        <w:rPr>
          <w:rFonts w:eastAsia="Times New Roman"/>
          <w:b/>
          <w:bCs/>
          <w:color w:val="auto"/>
          <w:kern w:val="0"/>
          <w:szCs w:val="22"/>
          <w:lang w:eastAsia="en-GB"/>
          <w14:ligatures w14:val="none"/>
        </w:rPr>
        <w:t>‘Leader</w:t>
      </w:r>
      <w:r w:rsidR="00056728" w:rsidRPr="00E14AAF">
        <w:rPr>
          <w:rFonts w:eastAsia="Times New Roman"/>
          <w:b/>
          <w:bCs/>
          <w:color w:val="auto"/>
          <w:kern w:val="0"/>
          <w:szCs w:val="22"/>
          <w:lang w:eastAsia="en-GB"/>
          <w14:ligatures w14:val="none"/>
        </w:rPr>
        <w:t>-as-coach’</w:t>
      </w:r>
    </w:p>
    <w:p w14:paraId="178DE854" w14:textId="7666D427" w:rsidR="008C589B" w:rsidRPr="00E14AAF" w:rsidRDefault="00375A57" w:rsidP="008C589B">
      <w:pPr>
        <w:pStyle w:val="ListParagraph"/>
        <w:numPr>
          <w:ilvl w:val="0"/>
          <w:numId w:val="8"/>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 xml:space="preserve">Positive leadership development </w:t>
      </w:r>
      <w:r w:rsidR="00E50FE9" w:rsidRPr="00E14AAF">
        <w:rPr>
          <w:rFonts w:ascii="Arial" w:eastAsia="Times New Roman" w:hAnsi="Arial" w:cs="Arial"/>
          <w:lang w:eastAsia="en-GB"/>
        </w:rPr>
        <w:t>and own personal and professional growth</w:t>
      </w:r>
    </w:p>
    <w:p w14:paraId="4CF65C4A" w14:textId="60287F35" w:rsidR="008C589B" w:rsidRPr="00E14AAF" w:rsidRDefault="00375A57" w:rsidP="00375A57">
      <w:pPr>
        <w:pStyle w:val="ListParagraph"/>
        <w:numPr>
          <w:ilvl w:val="0"/>
          <w:numId w:val="8"/>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Better people</w:t>
      </w:r>
      <w:r w:rsidR="008C589B" w:rsidRPr="00E14AAF">
        <w:rPr>
          <w:rFonts w:ascii="Arial" w:eastAsia="Times New Roman" w:hAnsi="Arial" w:cs="Arial"/>
          <w:lang w:eastAsia="en-GB"/>
        </w:rPr>
        <w:t xml:space="preserve"> manage</w:t>
      </w:r>
      <w:r w:rsidRPr="00E14AAF">
        <w:rPr>
          <w:rFonts w:ascii="Arial" w:eastAsia="Times New Roman" w:hAnsi="Arial" w:cs="Arial"/>
          <w:lang w:eastAsia="en-GB"/>
        </w:rPr>
        <w:t>ment skills</w:t>
      </w:r>
      <w:r w:rsidR="008C589B" w:rsidRPr="00E14AAF">
        <w:rPr>
          <w:rFonts w:ascii="Arial" w:eastAsia="Times New Roman" w:hAnsi="Arial" w:cs="Arial"/>
          <w:lang w:eastAsia="en-GB"/>
        </w:rPr>
        <w:t xml:space="preserve"> (individuality, managerial style-approach, trust-rapport, leadership, communication, to ask questions)</w:t>
      </w:r>
    </w:p>
    <w:p w14:paraId="223F608C" w14:textId="72C9079F" w:rsidR="008C589B" w:rsidRPr="00E14AAF" w:rsidRDefault="008C5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Learns to develop employees &amp; learns to engage employees</w:t>
      </w:r>
      <w:r w:rsidR="00E50FE9" w:rsidRPr="00E14AAF">
        <w:rPr>
          <w:rFonts w:ascii="Arial" w:eastAsia="Times New Roman" w:hAnsi="Arial" w:cs="Arial"/>
          <w:lang w:eastAsia="en-GB"/>
        </w:rPr>
        <w:t xml:space="preserve"> (strengthened relationships)</w:t>
      </w:r>
    </w:p>
    <w:p w14:paraId="74679048" w14:textId="3276708B" w:rsidR="008C589B" w:rsidRPr="00E14AAF" w:rsidRDefault="008C5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 xml:space="preserve">Learns personal growth (vulnerability, self-awareness, self-improvement, </w:t>
      </w:r>
      <w:r w:rsidR="00375A57" w:rsidRPr="00E14AAF">
        <w:rPr>
          <w:rFonts w:ascii="Arial" w:eastAsia="Times New Roman" w:hAnsi="Arial" w:cs="Arial"/>
          <w:lang w:eastAsia="en-GB"/>
        </w:rPr>
        <w:t>empathy</w:t>
      </w:r>
      <w:r w:rsidRPr="00E14AAF">
        <w:rPr>
          <w:rFonts w:ascii="Arial" w:eastAsia="Times New Roman" w:hAnsi="Arial" w:cs="Arial"/>
          <w:lang w:eastAsia="en-GB"/>
        </w:rPr>
        <w:t>)</w:t>
      </w:r>
    </w:p>
    <w:p w14:paraId="4417078D" w14:textId="7FCAFDCB" w:rsidR="008C589B" w:rsidRPr="00E14AAF" w:rsidRDefault="008C5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Learns management role skills (delegation, hiring, accountability, realistic expectations, what did not work</w:t>
      </w:r>
      <w:r w:rsidR="0030787A" w:rsidRPr="00E14AAF">
        <w:rPr>
          <w:rFonts w:ascii="Arial" w:eastAsia="Times New Roman" w:hAnsi="Arial" w:cs="Arial"/>
          <w:lang w:eastAsia="en-GB"/>
        </w:rPr>
        <w:t>, learning from and with their staff</w:t>
      </w:r>
      <w:r w:rsidRPr="00E14AAF">
        <w:rPr>
          <w:rFonts w:ascii="Arial" w:eastAsia="Times New Roman" w:hAnsi="Arial" w:cs="Arial"/>
          <w:lang w:eastAsia="en-GB"/>
        </w:rPr>
        <w:t>)</w:t>
      </w:r>
    </w:p>
    <w:p w14:paraId="42898D8E" w14:textId="77777777" w:rsidR="008C589B" w:rsidRPr="00E14AAF" w:rsidRDefault="008C5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Learns job satisfaction (management impact on job satisfaction, learns job satisfaction thro perceived personal accomplishment)</w:t>
      </w:r>
    </w:p>
    <w:p w14:paraId="3208588E" w14:textId="77777777" w:rsidR="008C589B" w:rsidRPr="00E14AAF" w:rsidRDefault="008C5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Learns management skills (management style, to trust employee, to solicit feedback)</w:t>
      </w:r>
    </w:p>
    <w:p w14:paraId="4507AFED" w14:textId="178714DA" w:rsidR="00E50FE9" w:rsidRPr="00E14AAF" w:rsidRDefault="0097089B" w:rsidP="008C589B">
      <w:pPr>
        <w:pStyle w:val="ListParagraph"/>
        <w:numPr>
          <w:ilvl w:val="0"/>
          <w:numId w:val="1"/>
        </w:numPr>
        <w:shd w:val="clear" w:color="auto" w:fill="FFFFFF"/>
        <w:spacing w:after="150"/>
        <w:rPr>
          <w:rFonts w:ascii="Arial" w:eastAsia="Times New Roman" w:hAnsi="Arial" w:cs="Arial"/>
          <w:lang w:eastAsia="en-GB"/>
        </w:rPr>
      </w:pPr>
      <w:r w:rsidRPr="00E14AAF">
        <w:rPr>
          <w:rFonts w:ascii="Arial" w:eastAsia="Times New Roman" w:hAnsi="Arial" w:cs="Arial"/>
          <w:lang w:eastAsia="en-GB"/>
        </w:rPr>
        <w:t xml:space="preserve">Gratification, </w:t>
      </w:r>
      <w:proofErr w:type="gramStart"/>
      <w:r w:rsidRPr="00E14AAF">
        <w:rPr>
          <w:rFonts w:ascii="Arial" w:eastAsia="Times New Roman" w:hAnsi="Arial" w:cs="Arial"/>
          <w:lang w:eastAsia="en-GB"/>
        </w:rPr>
        <w:t>satisfaction</w:t>
      </w:r>
      <w:proofErr w:type="gramEnd"/>
      <w:r w:rsidRPr="00E14AAF">
        <w:rPr>
          <w:rFonts w:ascii="Arial" w:eastAsia="Times New Roman" w:hAnsi="Arial" w:cs="Arial"/>
          <w:lang w:eastAsia="en-GB"/>
        </w:rPr>
        <w:t xml:space="preserve"> and joy from seeing employees grow and develop from facilitating their learning </w:t>
      </w:r>
    </w:p>
    <w:p w14:paraId="1C98AE31" w14:textId="0342AF63" w:rsidR="008C589B" w:rsidRPr="00E14AAF" w:rsidRDefault="00C55EF3" w:rsidP="008C589B">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4</w:t>
      </w:r>
      <w:r w:rsidR="00467039" w:rsidRPr="00E14AAF">
        <w:rPr>
          <w:rFonts w:eastAsia="Times New Roman"/>
          <w:b/>
          <w:bCs/>
          <w:color w:val="auto"/>
          <w:kern w:val="0"/>
          <w:szCs w:val="22"/>
          <w:lang w:eastAsia="en-GB"/>
          <w14:ligatures w14:val="none"/>
        </w:rPr>
        <w:t>.3</w:t>
      </w:r>
      <w:r w:rsidR="00467039" w:rsidRPr="00E14AAF">
        <w:rPr>
          <w:rFonts w:eastAsia="Times New Roman"/>
          <w:b/>
          <w:bCs/>
          <w:color w:val="auto"/>
          <w:kern w:val="0"/>
          <w:szCs w:val="22"/>
          <w:lang w:eastAsia="en-GB"/>
          <w14:ligatures w14:val="none"/>
        </w:rPr>
        <w:tab/>
      </w:r>
      <w:r w:rsidR="001A6A27" w:rsidRPr="00E14AAF">
        <w:rPr>
          <w:rFonts w:eastAsia="Times New Roman"/>
          <w:b/>
          <w:bCs/>
          <w:color w:val="auto"/>
          <w:kern w:val="0"/>
          <w:szCs w:val="22"/>
          <w:lang w:eastAsia="en-GB"/>
          <w14:ligatures w14:val="none"/>
        </w:rPr>
        <w:t xml:space="preserve">Benefits for the team from </w:t>
      </w:r>
      <w:r w:rsidR="00BC4573" w:rsidRPr="00E14AAF">
        <w:rPr>
          <w:rFonts w:eastAsia="Times New Roman"/>
          <w:b/>
          <w:bCs/>
          <w:color w:val="auto"/>
          <w:kern w:val="0"/>
          <w:szCs w:val="22"/>
          <w:lang w:eastAsia="en-GB"/>
          <w14:ligatures w14:val="none"/>
        </w:rPr>
        <w:t xml:space="preserve">internal coaching </w:t>
      </w:r>
      <w:r w:rsidR="002C399D" w:rsidRPr="00E14AAF">
        <w:rPr>
          <w:rFonts w:eastAsia="Times New Roman"/>
          <w:b/>
          <w:bCs/>
          <w:color w:val="auto"/>
          <w:kern w:val="0"/>
          <w:szCs w:val="22"/>
          <w:lang w:eastAsia="en-GB"/>
          <w14:ligatures w14:val="none"/>
        </w:rPr>
        <w:t>by</w:t>
      </w:r>
      <w:r w:rsidR="00BC4573" w:rsidRPr="00E14AAF">
        <w:rPr>
          <w:rFonts w:eastAsia="Times New Roman"/>
          <w:b/>
          <w:bCs/>
          <w:color w:val="auto"/>
          <w:kern w:val="0"/>
          <w:szCs w:val="22"/>
          <w:lang w:eastAsia="en-GB"/>
          <w14:ligatures w14:val="none"/>
        </w:rPr>
        <w:t xml:space="preserve"> the </w:t>
      </w:r>
      <w:r w:rsidR="002C399D" w:rsidRPr="00E14AAF">
        <w:rPr>
          <w:rFonts w:eastAsia="Times New Roman"/>
          <w:b/>
          <w:bCs/>
          <w:color w:val="auto"/>
          <w:kern w:val="0"/>
          <w:szCs w:val="22"/>
          <w:lang w:eastAsia="en-GB"/>
          <w14:ligatures w14:val="none"/>
        </w:rPr>
        <w:t>‘Leader</w:t>
      </w:r>
      <w:r w:rsidR="00BC4573" w:rsidRPr="00E14AAF">
        <w:rPr>
          <w:rFonts w:eastAsia="Times New Roman"/>
          <w:b/>
          <w:bCs/>
          <w:color w:val="auto"/>
          <w:kern w:val="0"/>
          <w:szCs w:val="22"/>
          <w:lang w:eastAsia="en-GB"/>
          <w14:ligatures w14:val="none"/>
        </w:rPr>
        <w:t>-as-coach’</w:t>
      </w:r>
    </w:p>
    <w:p w14:paraId="727D154E" w14:textId="26EB6BD5" w:rsidR="002E4595" w:rsidRPr="00E14AAF" w:rsidRDefault="006B4CB1" w:rsidP="00B05C05">
      <w:pPr>
        <w:autoSpaceDE w:val="0"/>
        <w:autoSpaceDN w:val="0"/>
        <w:adjustRightInd w:val="0"/>
        <w:rPr>
          <w:color w:val="auto"/>
          <w:szCs w:val="22"/>
        </w:rPr>
      </w:pPr>
      <w:r w:rsidRPr="00E14AAF">
        <w:rPr>
          <w:color w:val="auto"/>
          <w:szCs w:val="22"/>
        </w:rPr>
        <w:t xml:space="preserve">Team coaching </w:t>
      </w:r>
      <w:r w:rsidR="006D698A" w:rsidRPr="00E14AAF">
        <w:rPr>
          <w:color w:val="auto"/>
          <w:szCs w:val="22"/>
        </w:rPr>
        <w:t xml:space="preserve">is </w:t>
      </w:r>
      <w:r w:rsidRPr="00E14AAF">
        <w:rPr>
          <w:color w:val="auto"/>
          <w:szCs w:val="22"/>
        </w:rPr>
        <w:t xml:space="preserve">a term used to describe a form of team development </w:t>
      </w:r>
      <w:r w:rsidR="000B2F6C" w:rsidRPr="00E14AAF">
        <w:rPr>
          <w:color w:val="auto"/>
          <w:szCs w:val="22"/>
        </w:rPr>
        <w:fldChar w:fldCharType="begin"/>
      </w:r>
      <w:r w:rsidR="00455B06" w:rsidRPr="00E14AAF">
        <w:rPr>
          <w:color w:val="auto"/>
          <w:szCs w:val="22"/>
        </w:rPr>
        <w:instrText xml:space="preserve"> ADDIN ZOTERO_ITEM CSL_CITATION {"citationID":"MTFWB2k4","properties":{"formattedCitation":"(30)","plainCitation":"(30)","noteIndex":0},"citationItems":[{"id":539,"uris":["http://zotero.org/users/9417809/items/9TZRFWQD"],"itemData":{"id":539,"type":"article-journal","container-title":"International Coaching Psychology Review","issue":"2","page":"51-68","title":"Team coaching: Three questions and a look ahead: A systematic literature review","volume":"15","author":[{"family":"Traylor","given":"Allison"},{"family":"Stahr","given":"Elliot"},{"family":"Salas","given":"Eduardo"}],"issued":{"date-parts":[["2020"]]}}}],"schema":"https://github.com/citation-style-language/schema/raw/master/csl-citation.json"} </w:instrText>
      </w:r>
      <w:r w:rsidR="000B2F6C" w:rsidRPr="00E14AAF">
        <w:rPr>
          <w:color w:val="auto"/>
          <w:szCs w:val="22"/>
        </w:rPr>
        <w:fldChar w:fldCharType="separate"/>
      </w:r>
      <w:r w:rsidR="00455B06" w:rsidRPr="00E14AAF">
        <w:rPr>
          <w:color w:val="auto"/>
        </w:rPr>
        <w:t>(30)</w:t>
      </w:r>
      <w:r w:rsidR="000B2F6C" w:rsidRPr="00E14AAF">
        <w:rPr>
          <w:color w:val="auto"/>
          <w:szCs w:val="22"/>
        </w:rPr>
        <w:fldChar w:fldCharType="end"/>
      </w:r>
      <w:r w:rsidRPr="00E14AAF">
        <w:rPr>
          <w:color w:val="auto"/>
          <w:szCs w:val="22"/>
        </w:rPr>
        <w:t xml:space="preserve"> originally conceptualised by Hackman &amp; Wageman (2005)</w:t>
      </w:r>
      <w:r w:rsidRPr="00E14AAF">
        <w:rPr>
          <w:color w:val="auto"/>
          <w:szCs w:val="22"/>
        </w:rPr>
        <w:fldChar w:fldCharType="begin"/>
      </w:r>
      <w:r w:rsidR="00455B06" w:rsidRPr="00E14AAF">
        <w:rPr>
          <w:color w:val="auto"/>
          <w:szCs w:val="22"/>
        </w:rPr>
        <w:instrText xml:space="preserve"> ADDIN ZOTERO_ITEM CSL_CITATION {"citationID":"j1KwdoYr","properties":{"formattedCitation":"(31)","plainCitation":"(31)","noteIndex":0},"citationItems":[{"id":540,"uris":["http://zotero.org/users/9417809/items/D7ZMWA7M"],"itemData":{"id":540,"type":"article-journal","container-title":"Academy of Management Review","issue":"2","page":"269-287","title":"A theory of team coaching","volume":"30","author":[{"family":"Hackman","given":"J. Richard"},{"family":"Wageman","given":"Ruth"}],"issued":{"date-parts":[["2005"]]}}}],"schema":"https://github.com/citation-style-language/schema/raw/master/csl-citation.json"} </w:instrText>
      </w:r>
      <w:r w:rsidRPr="00E14AAF">
        <w:rPr>
          <w:color w:val="auto"/>
          <w:szCs w:val="22"/>
        </w:rPr>
        <w:fldChar w:fldCharType="separate"/>
      </w:r>
      <w:r w:rsidR="00455B06" w:rsidRPr="00E14AAF">
        <w:rPr>
          <w:color w:val="auto"/>
        </w:rPr>
        <w:t>(31)</w:t>
      </w:r>
      <w:r w:rsidRPr="00E14AAF">
        <w:rPr>
          <w:color w:val="auto"/>
          <w:szCs w:val="22"/>
        </w:rPr>
        <w:fldChar w:fldCharType="end"/>
      </w:r>
      <w:r w:rsidRPr="00E14AAF">
        <w:rPr>
          <w:color w:val="auto"/>
          <w:szCs w:val="22"/>
        </w:rPr>
        <w:t xml:space="preserve"> to describe how a team leader can coach their own team to improve its overall effectiveness, through a mixture of eclectic interventions, (including team facilitation); process consultation; behavioural model and developmental coaching</w:t>
      </w:r>
      <w:r w:rsidR="00CD7CAF" w:rsidRPr="00E14AAF">
        <w:rPr>
          <w:color w:val="auto"/>
          <w:szCs w:val="22"/>
        </w:rPr>
        <w:fldChar w:fldCharType="begin"/>
      </w:r>
      <w:r w:rsidR="00455B06" w:rsidRPr="00E14AAF">
        <w:rPr>
          <w:color w:val="auto"/>
          <w:szCs w:val="22"/>
        </w:rPr>
        <w:instrText xml:space="preserve"> ADDIN ZOTERO_ITEM CSL_CITATION {"citationID":"kiqGRaIo","properties":{"formattedCitation":"(30)","plainCitation":"(30)","noteIndex":0},"citationItems":[{"id":539,"uris":["http://zotero.org/users/9417809/items/9TZRFWQD"],"itemData":{"id":539,"type":"article-journal","container-title":"International Coaching Psychology Review","issue":"2","page":"51-68","title":"Team coaching: Three questions and a look ahead: A systematic literature review","volume":"15","author":[{"family":"Traylor","given":"Allison"},{"family":"Stahr","given":"Elliot"},{"family":"Salas","given":"Eduardo"}],"issued":{"date-parts":[["2020"]]}}}],"schema":"https://github.com/citation-style-language/schema/raw/master/csl-citation.json"} </w:instrText>
      </w:r>
      <w:r w:rsidR="00CD7CAF" w:rsidRPr="00E14AAF">
        <w:rPr>
          <w:color w:val="auto"/>
          <w:szCs w:val="22"/>
        </w:rPr>
        <w:fldChar w:fldCharType="separate"/>
      </w:r>
      <w:r w:rsidR="00455B06" w:rsidRPr="00E14AAF">
        <w:rPr>
          <w:color w:val="auto"/>
        </w:rPr>
        <w:t>(30)</w:t>
      </w:r>
      <w:r w:rsidR="00CD7CAF" w:rsidRPr="00E14AAF">
        <w:rPr>
          <w:color w:val="auto"/>
          <w:szCs w:val="22"/>
        </w:rPr>
        <w:fldChar w:fldCharType="end"/>
      </w:r>
      <w:r w:rsidR="002E4595" w:rsidRPr="00E14AAF">
        <w:rPr>
          <w:color w:val="auto"/>
          <w:szCs w:val="22"/>
        </w:rPr>
        <w:t xml:space="preserve">. </w:t>
      </w:r>
    </w:p>
    <w:p w14:paraId="35C4865D" w14:textId="37BCDA97" w:rsidR="006B4CB1" w:rsidRPr="00E14AAF" w:rsidRDefault="009A133A" w:rsidP="000A02B3">
      <w:pPr>
        <w:shd w:val="clear" w:color="auto" w:fill="FFFFFF"/>
        <w:spacing w:after="150" w:line="240" w:lineRule="auto"/>
        <w:rPr>
          <w:color w:val="auto"/>
          <w:szCs w:val="22"/>
        </w:rPr>
      </w:pPr>
      <w:r w:rsidRPr="00E14AAF">
        <w:rPr>
          <w:rFonts w:eastAsia="Times New Roman"/>
          <w:color w:val="auto"/>
          <w:kern w:val="0"/>
          <w:szCs w:val="22"/>
          <w:lang w:eastAsia="en-GB"/>
          <w14:ligatures w14:val="none"/>
        </w:rPr>
        <w:t>Additional benefits are seen when the ‘Leader-as-coach’ is also able to use team coaching behaviours, however c</w:t>
      </w:r>
      <w:r w:rsidR="00F005BF" w:rsidRPr="00E14AAF">
        <w:rPr>
          <w:rFonts w:eastAsia="Times New Roman"/>
          <w:color w:val="auto"/>
          <w:kern w:val="0"/>
          <w:szCs w:val="22"/>
          <w:lang w:eastAsia="en-GB"/>
          <w14:ligatures w14:val="none"/>
        </w:rPr>
        <w:t xml:space="preserve">oaching </w:t>
      </w:r>
      <w:r w:rsidR="00B05C05" w:rsidRPr="00E14AAF">
        <w:rPr>
          <w:rFonts w:eastAsia="Times New Roman"/>
          <w:color w:val="auto"/>
          <w:kern w:val="0"/>
          <w:szCs w:val="22"/>
          <w:lang w:eastAsia="en-GB"/>
          <w14:ligatures w14:val="none"/>
        </w:rPr>
        <w:t>one’s</w:t>
      </w:r>
      <w:r w:rsidR="00F005BF" w:rsidRPr="00E14AAF">
        <w:rPr>
          <w:rFonts w:eastAsia="Times New Roman"/>
          <w:color w:val="auto"/>
          <w:kern w:val="0"/>
          <w:szCs w:val="22"/>
          <w:lang w:eastAsia="en-GB"/>
          <w14:ligatures w14:val="none"/>
        </w:rPr>
        <w:t xml:space="preserve"> own team by</w:t>
      </w:r>
      <w:r w:rsidR="002E4595" w:rsidRPr="00E14AAF">
        <w:rPr>
          <w:rFonts w:eastAsia="Times New Roman"/>
          <w:color w:val="auto"/>
          <w:kern w:val="0"/>
          <w:szCs w:val="22"/>
          <w:lang w:eastAsia="en-GB"/>
          <w14:ligatures w14:val="none"/>
        </w:rPr>
        <w:t xml:space="preserve"> </w:t>
      </w:r>
      <w:r w:rsidR="00B05C05" w:rsidRPr="00E14AAF">
        <w:rPr>
          <w:rFonts w:eastAsia="Times New Roman"/>
          <w:color w:val="auto"/>
          <w:kern w:val="0"/>
          <w:szCs w:val="22"/>
          <w:lang w:eastAsia="en-GB"/>
          <w14:ligatures w14:val="none"/>
        </w:rPr>
        <w:t>a leader</w:t>
      </w:r>
      <w:r w:rsidR="00F005BF" w:rsidRPr="00E14AAF">
        <w:rPr>
          <w:rFonts w:eastAsia="Times New Roman"/>
          <w:color w:val="auto"/>
          <w:kern w:val="0"/>
          <w:szCs w:val="22"/>
          <w:lang w:eastAsia="en-GB"/>
          <w14:ligatures w14:val="none"/>
        </w:rPr>
        <w:t xml:space="preserve"> is considered to be extremely challenging</w:t>
      </w:r>
      <w:r w:rsidR="007C0581" w:rsidRPr="00E14AAF">
        <w:rPr>
          <w:rFonts w:eastAsia="Times New Roman"/>
          <w:color w:val="auto"/>
          <w:kern w:val="0"/>
          <w:szCs w:val="22"/>
          <w:lang w:eastAsia="en-GB"/>
          <w14:ligatures w14:val="none"/>
        </w:rPr>
        <w:t xml:space="preserve"> </w:t>
      </w:r>
      <w:r w:rsidR="002E4595" w:rsidRPr="00E14AAF">
        <w:rPr>
          <w:rFonts w:eastAsia="Times New Roman"/>
          <w:color w:val="auto"/>
          <w:kern w:val="0"/>
          <w:szCs w:val="22"/>
          <w:lang w:eastAsia="en-GB"/>
          <w14:ligatures w14:val="none"/>
        </w:rPr>
        <w:fldChar w:fldCharType="begin"/>
      </w:r>
      <w:r w:rsidR="00455B06" w:rsidRPr="00E14AAF">
        <w:rPr>
          <w:rFonts w:eastAsia="Times New Roman"/>
          <w:color w:val="auto"/>
          <w:kern w:val="0"/>
          <w:szCs w:val="22"/>
          <w:lang w:eastAsia="en-GB"/>
          <w14:ligatures w14:val="none"/>
        </w:rPr>
        <w:instrText xml:space="preserve"> ADDIN ZOTERO_ITEM CSL_CITATION {"citationID":"FBDyFDze","properties":{"formattedCitation":"(28)","plainCitation":"(28)","noteIndex":0},"citationItems":[{"id":600,"uris":["http://zotero.org/users/9417809/items/5IDLIRNG"],"itemData":{"id":600,"type":"article-journal","abstract":"The Problem\nWhile managerial coaching becomes increasingly popular in both scholarly and practical circles, the line managers who need to execute this coaching may be neither capable nor interested in the coaching process. Furthermore, while the research on coaching seems promising, little is known about how to test the individual and environmental appropriateness of a coaching intervention.\n\nThe Solution\nThis review will inform and support evidence-based human resource development (HRD) professionals tasked with developing managers’ coaching capability. It is designed to help line managers who wish to enhance their managerial coaching practice.\n\nThe Stakeholders\nThis literature review and model will benefit organizations, HRD professionals, and line managers to determine whether coaching is an appropriate learning intervention for their context and at that particular time. Furthermore, if it is deemed appropriate, this review and resulting framework may aid in determining how practitioners should approach coaching within their organizational setting.","container-title":"Advances in Developing Human Resources","DOI":"10.1177/1523422313520476","journalAbbreviation":"Advances in Developing Human Resources","page":"184-201","source":"ResearchGate","title":"Managerial Coaching: A Review of the Empirical Literature and Development of a Model to Guide Future Practice","title-short":"Managerial Coaching","volume":"16","author":[{"family":"Beattie","given":"Rona"},{"family":"Kim","given":"Sewon"},{"family":"Hagen","given":"Marcia"},{"family":"Egan","given":"Toby"},{"family":"Ellinger","given":"Andrea"},{"family":"Hamlin","given":"Robert"}],"issued":{"date-parts":[["2014",4,9]]}}}],"schema":"https://github.com/citation-style-language/schema/raw/master/csl-citation.json"} </w:instrText>
      </w:r>
      <w:r w:rsidR="002E4595" w:rsidRPr="00E14AAF">
        <w:rPr>
          <w:rFonts w:eastAsia="Times New Roman"/>
          <w:color w:val="auto"/>
          <w:kern w:val="0"/>
          <w:szCs w:val="22"/>
          <w:lang w:eastAsia="en-GB"/>
          <w14:ligatures w14:val="none"/>
        </w:rPr>
        <w:fldChar w:fldCharType="separate"/>
      </w:r>
      <w:r w:rsidR="00455B06" w:rsidRPr="00E14AAF">
        <w:rPr>
          <w:color w:val="auto"/>
        </w:rPr>
        <w:t>(28)</w:t>
      </w:r>
      <w:r w:rsidR="002E4595" w:rsidRPr="00E14AAF">
        <w:rPr>
          <w:rFonts w:eastAsia="Times New Roman"/>
          <w:color w:val="auto"/>
          <w:kern w:val="0"/>
          <w:szCs w:val="22"/>
          <w:lang w:eastAsia="en-GB"/>
          <w14:ligatures w14:val="none"/>
        </w:rPr>
        <w:fldChar w:fldCharType="end"/>
      </w:r>
      <w:r w:rsidR="00F005BF" w:rsidRPr="00E14AAF">
        <w:rPr>
          <w:rFonts w:eastAsia="Times New Roman"/>
          <w:color w:val="auto"/>
          <w:kern w:val="0"/>
          <w:szCs w:val="22"/>
          <w:lang w:eastAsia="en-GB"/>
          <w14:ligatures w14:val="none"/>
        </w:rPr>
        <w:t>:</w:t>
      </w:r>
      <w:r w:rsidR="002E4595" w:rsidRPr="00E14AAF">
        <w:rPr>
          <w:rFonts w:eastAsia="Times New Roman"/>
          <w:color w:val="auto"/>
          <w:kern w:val="0"/>
          <w:szCs w:val="22"/>
          <w:lang w:eastAsia="en-GB"/>
          <w14:ligatures w14:val="none"/>
        </w:rPr>
        <w:t xml:space="preserve"> goals and targets </w:t>
      </w:r>
      <w:r w:rsidR="00B05C05" w:rsidRPr="00E14AAF">
        <w:rPr>
          <w:rFonts w:eastAsia="Times New Roman"/>
          <w:color w:val="auto"/>
          <w:kern w:val="0"/>
          <w:szCs w:val="22"/>
          <w:lang w:eastAsia="en-GB"/>
          <w14:ligatures w14:val="none"/>
        </w:rPr>
        <w:t>need</w:t>
      </w:r>
      <w:r w:rsidR="002E4595" w:rsidRPr="00E14AAF">
        <w:rPr>
          <w:rFonts w:eastAsia="Times New Roman"/>
          <w:color w:val="auto"/>
          <w:kern w:val="0"/>
          <w:szCs w:val="22"/>
          <w:lang w:eastAsia="en-GB"/>
          <w14:ligatures w14:val="none"/>
        </w:rPr>
        <w:t xml:space="preserve"> be</w:t>
      </w:r>
      <w:r w:rsidR="00B05C05" w:rsidRPr="00E14AAF">
        <w:rPr>
          <w:rFonts w:eastAsia="Times New Roman"/>
          <w:color w:val="auto"/>
          <w:kern w:val="0"/>
          <w:szCs w:val="22"/>
          <w:lang w:eastAsia="en-GB"/>
          <w14:ligatures w14:val="none"/>
        </w:rPr>
        <w:t xml:space="preserve"> collectively</w:t>
      </w:r>
      <w:r w:rsidR="002E4595" w:rsidRPr="00E14AAF">
        <w:rPr>
          <w:rFonts w:eastAsia="Times New Roman"/>
          <w:color w:val="auto"/>
          <w:kern w:val="0"/>
          <w:szCs w:val="22"/>
          <w:lang w:eastAsia="en-GB"/>
          <w14:ligatures w14:val="none"/>
        </w:rPr>
        <w:t xml:space="preserve"> developed, team members </w:t>
      </w:r>
      <w:r w:rsidR="00B05C05" w:rsidRPr="00E14AAF">
        <w:rPr>
          <w:rFonts w:eastAsia="Times New Roman"/>
          <w:color w:val="auto"/>
          <w:kern w:val="0"/>
          <w:szCs w:val="22"/>
          <w:lang w:eastAsia="en-GB"/>
          <w14:ligatures w14:val="none"/>
        </w:rPr>
        <w:t>need to be</w:t>
      </w:r>
      <w:r w:rsidR="002E4595" w:rsidRPr="00E14AAF">
        <w:rPr>
          <w:rFonts w:eastAsia="Times New Roman"/>
          <w:color w:val="auto"/>
          <w:kern w:val="0"/>
          <w:szCs w:val="22"/>
          <w:lang w:eastAsia="en-GB"/>
          <w14:ligatures w14:val="none"/>
        </w:rPr>
        <w:t xml:space="preserve"> placed in their role</w:t>
      </w:r>
      <w:r w:rsidR="00B05C05" w:rsidRPr="00E14AAF">
        <w:rPr>
          <w:rFonts w:eastAsia="Times New Roman"/>
          <w:color w:val="auto"/>
          <w:kern w:val="0"/>
          <w:szCs w:val="22"/>
          <w:lang w:eastAsia="en-GB"/>
          <w14:ligatures w14:val="none"/>
        </w:rPr>
        <w:t>s</w:t>
      </w:r>
      <w:r w:rsidR="002E4595" w:rsidRPr="00E14AAF">
        <w:rPr>
          <w:rFonts w:eastAsia="Times New Roman"/>
          <w:color w:val="auto"/>
          <w:kern w:val="0"/>
          <w:szCs w:val="22"/>
          <w:lang w:eastAsia="en-GB"/>
          <w14:ligatures w14:val="none"/>
        </w:rPr>
        <w:t xml:space="preserve"> to </w:t>
      </w:r>
      <w:r w:rsidR="00B05C05" w:rsidRPr="00E14AAF">
        <w:rPr>
          <w:rFonts w:eastAsia="Times New Roman"/>
          <w:color w:val="auto"/>
          <w:kern w:val="0"/>
          <w:szCs w:val="22"/>
          <w:lang w:eastAsia="en-GB"/>
          <w14:ligatures w14:val="none"/>
        </w:rPr>
        <w:t xml:space="preserve">effectively </w:t>
      </w:r>
      <w:r w:rsidR="002E4595" w:rsidRPr="00E14AAF">
        <w:rPr>
          <w:rFonts w:eastAsia="Times New Roman"/>
          <w:color w:val="auto"/>
          <w:kern w:val="0"/>
          <w:szCs w:val="22"/>
          <w:lang w:eastAsia="en-GB"/>
          <w14:ligatures w14:val="none"/>
        </w:rPr>
        <w:t xml:space="preserve">complement others, regular feedback </w:t>
      </w:r>
      <w:r w:rsidR="00B05C05" w:rsidRPr="00E14AAF">
        <w:rPr>
          <w:rFonts w:eastAsia="Times New Roman"/>
          <w:color w:val="auto"/>
          <w:kern w:val="0"/>
          <w:szCs w:val="22"/>
          <w:lang w:eastAsia="en-GB"/>
          <w14:ligatures w14:val="none"/>
        </w:rPr>
        <w:t>needs to</w:t>
      </w:r>
      <w:r w:rsidR="002E4595" w:rsidRPr="00E14AAF">
        <w:rPr>
          <w:rFonts w:eastAsia="Times New Roman"/>
          <w:color w:val="auto"/>
          <w:kern w:val="0"/>
          <w:szCs w:val="22"/>
          <w:lang w:eastAsia="en-GB"/>
          <w14:ligatures w14:val="none"/>
        </w:rPr>
        <w:t xml:space="preserve"> be provided, and the </w:t>
      </w:r>
      <w:r w:rsidR="00B05C05" w:rsidRPr="00E14AAF">
        <w:rPr>
          <w:rFonts w:eastAsia="Times New Roman"/>
          <w:color w:val="auto"/>
          <w:kern w:val="0"/>
          <w:szCs w:val="22"/>
          <w:lang w:eastAsia="en-GB"/>
          <w14:ligatures w14:val="none"/>
        </w:rPr>
        <w:t>leader is required to</w:t>
      </w:r>
      <w:r w:rsidR="002E4595" w:rsidRPr="00E14AAF">
        <w:rPr>
          <w:rFonts w:eastAsia="Times New Roman"/>
          <w:color w:val="auto"/>
          <w:kern w:val="0"/>
          <w:szCs w:val="22"/>
          <w:lang w:eastAsia="en-GB"/>
          <w14:ligatures w14:val="none"/>
        </w:rPr>
        <w:t xml:space="preserve"> manage </w:t>
      </w:r>
      <w:r w:rsidR="00B05C05" w:rsidRPr="00E14AAF">
        <w:rPr>
          <w:rFonts w:eastAsia="Times New Roman"/>
          <w:color w:val="auto"/>
          <w:kern w:val="0"/>
          <w:szCs w:val="22"/>
          <w:lang w:eastAsia="en-GB"/>
          <w14:ligatures w14:val="none"/>
        </w:rPr>
        <w:t>often complex</w:t>
      </w:r>
      <w:r w:rsidR="002E4595" w:rsidRPr="00E14AAF">
        <w:rPr>
          <w:rFonts w:eastAsia="Times New Roman"/>
          <w:color w:val="auto"/>
          <w:kern w:val="0"/>
          <w:szCs w:val="22"/>
          <w:lang w:eastAsia="en-GB"/>
          <w14:ligatures w14:val="none"/>
        </w:rPr>
        <w:t xml:space="preserve"> dynamics between team members.  </w:t>
      </w:r>
      <w:r w:rsidR="007B1305" w:rsidRPr="00E14AAF">
        <w:rPr>
          <w:rFonts w:eastAsia="Times New Roman"/>
          <w:color w:val="auto"/>
          <w:kern w:val="0"/>
          <w:szCs w:val="22"/>
          <w:lang w:eastAsia="en-GB"/>
          <w14:ligatures w14:val="none"/>
        </w:rPr>
        <w:t>Perhaps for this reason, a subspecialisation of external</w:t>
      </w:r>
      <w:r w:rsidR="00A475C3" w:rsidRPr="00E14AAF">
        <w:rPr>
          <w:rFonts w:eastAsia="Times New Roman"/>
          <w:color w:val="auto"/>
          <w:kern w:val="0"/>
          <w:szCs w:val="22"/>
          <w:lang w:eastAsia="en-GB"/>
          <w14:ligatures w14:val="none"/>
        </w:rPr>
        <w:t xml:space="preserve"> professional</w:t>
      </w:r>
      <w:r w:rsidR="00CD7CAF" w:rsidRPr="00E14AAF">
        <w:rPr>
          <w:rFonts w:eastAsia="Times New Roman"/>
          <w:color w:val="auto"/>
          <w:kern w:val="0"/>
          <w:szCs w:val="22"/>
          <w:lang w:eastAsia="en-GB"/>
          <w14:ligatures w14:val="none"/>
        </w:rPr>
        <w:t xml:space="preserve"> coaching,</w:t>
      </w:r>
      <w:r w:rsidR="007B1305" w:rsidRPr="00E14AAF">
        <w:rPr>
          <w:rFonts w:eastAsia="Times New Roman"/>
          <w:color w:val="auto"/>
          <w:kern w:val="0"/>
          <w:szCs w:val="22"/>
          <w:lang w:eastAsia="en-GB"/>
          <w14:ligatures w14:val="none"/>
        </w:rPr>
        <w:t xml:space="preserve"> ‘team coaching’</w:t>
      </w:r>
      <w:r w:rsidR="00CD7CAF" w:rsidRPr="00E14AAF">
        <w:rPr>
          <w:rFonts w:eastAsia="Times New Roman"/>
          <w:color w:val="auto"/>
          <w:kern w:val="0"/>
          <w:szCs w:val="22"/>
          <w:lang w:eastAsia="en-GB"/>
          <w14:ligatures w14:val="none"/>
        </w:rPr>
        <w:t>,</w:t>
      </w:r>
      <w:r w:rsidR="007B1305" w:rsidRPr="00E14AAF">
        <w:rPr>
          <w:rFonts w:eastAsia="Times New Roman"/>
          <w:color w:val="auto"/>
          <w:kern w:val="0"/>
          <w:szCs w:val="22"/>
          <w:lang w:eastAsia="en-GB"/>
          <w14:ligatures w14:val="none"/>
        </w:rPr>
        <w:t xml:space="preserve"> has emerged.</w:t>
      </w:r>
      <w:r w:rsidR="000A02B3" w:rsidRPr="00E14AAF">
        <w:rPr>
          <w:rFonts w:eastAsia="Times New Roman"/>
          <w:color w:val="auto"/>
          <w:kern w:val="0"/>
          <w:szCs w:val="22"/>
          <w:lang w:eastAsia="en-GB"/>
          <w14:ligatures w14:val="none"/>
        </w:rPr>
        <w:t xml:space="preserve"> </w:t>
      </w:r>
    </w:p>
    <w:p w14:paraId="5715BABD" w14:textId="304F25CF" w:rsidR="00EE18D0" w:rsidRPr="00E14AAF" w:rsidRDefault="00FE4FE4" w:rsidP="00EE18D0">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4</w:t>
      </w:r>
      <w:r w:rsidR="00EE18D0" w:rsidRPr="00E14AAF">
        <w:rPr>
          <w:rFonts w:eastAsia="Times New Roman"/>
          <w:b/>
          <w:bCs/>
          <w:color w:val="auto"/>
          <w:kern w:val="0"/>
          <w:szCs w:val="22"/>
          <w:lang w:eastAsia="en-GB"/>
          <w14:ligatures w14:val="none"/>
        </w:rPr>
        <w:t>.</w:t>
      </w:r>
      <w:r w:rsidR="00EF2AF2" w:rsidRPr="00E14AAF">
        <w:rPr>
          <w:rFonts w:eastAsia="Times New Roman"/>
          <w:b/>
          <w:bCs/>
          <w:color w:val="auto"/>
          <w:kern w:val="0"/>
          <w:szCs w:val="22"/>
          <w:lang w:eastAsia="en-GB"/>
          <w14:ligatures w14:val="none"/>
        </w:rPr>
        <w:t>4</w:t>
      </w:r>
      <w:r w:rsidR="00EE18D0" w:rsidRPr="00E14AAF">
        <w:rPr>
          <w:rFonts w:eastAsia="Times New Roman"/>
          <w:b/>
          <w:bCs/>
          <w:color w:val="auto"/>
          <w:kern w:val="0"/>
          <w:szCs w:val="22"/>
          <w:lang w:eastAsia="en-GB"/>
          <w14:ligatures w14:val="none"/>
        </w:rPr>
        <w:tab/>
        <w:t xml:space="preserve">Key differences between the ‘Leader-as-coach’ and the </w:t>
      </w:r>
      <w:r w:rsidR="004B12F7" w:rsidRPr="00E14AAF">
        <w:rPr>
          <w:rFonts w:eastAsia="Times New Roman"/>
          <w:b/>
          <w:bCs/>
          <w:color w:val="auto"/>
          <w:kern w:val="0"/>
          <w:szCs w:val="22"/>
          <w:lang w:eastAsia="en-GB"/>
          <w14:ligatures w14:val="none"/>
        </w:rPr>
        <w:t>‘</w:t>
      </w:r>
      <w:r w:rsidR="00EE18D0" w:rsidRPr="00E14AAF">
        <w:rPr>
          <w:rFonts w:eastAsia="Times New Roman"/>
          <w:b/>
          <w:bCs/>
          <w:color w:val="auto"/>
          <w:kern w:val="0"/>
          <w:szCs w:val="22"/>
          <w:lang w:eastAsia="en-GB"/>
          <w14:ligatures w14:val="none"/>
        </w:rPr>
        <w:t>Professional Coach</w:t>
      </w:r>
      <w:r w:rsidR="004B12F7" w:rsidRPr="00E14AAF">
        <w:rPr>
          <w:rFonts w:eastAsia="Times New Roman"/>
          <w:b/>
          <w:bCs/>
          <w:color w:val="auto"/>
          <w:kern w:val="0"/>
          <w:szCs w:val="22"/>
          <w:lang w:eastAsia="en-GB"/>
          <w14:ligatures w14:val="none"/>
        </w:rPr>
        <w:t>’</w:t>
      </w:r>
    </w:p>
    <w:p w14:paraId="22E37194" w14:textId="673E8B5B" w:rsidR="00770AE9" w:rsidRPr="00E14AAF" w:rsidRDefault="00575B03" w:rsidP="00EE18D0">
      <w:pPr>
        <w:rPr>
          <w:color w:val="auto"/>
          <w:szCs w:val="22"/>
        </w:rPr>
      </w:pPr>
      <w:r w:rsidRPr="00E14AAF">
        <w:rPr>
          <w:color w:val="auto"/>
          <w:szCs w:val="22"/>
        </w:rPr>
        <w:t>S</w:t>
      </w:r>
      <w:r w:rsidR="00EE18D0" w:rsidRPr="00E14AAF">
        <w:rPr>
          <w:color w:val="auto"/>
          <w:szCs w:val="22"/>
        </w:rPr>
        <w:t xml:space="preserve">ome of the key differences between the ‘Leader-as-coach’ and the </w:t>
      </w:r>
      <w:r w:rsidR="00EE7355" w:rsidRPr="00E14AAF">
        <w:rPr>
          <w:color w:val="auto"/>
          <w:szCs w:val="22"/>
        </w:rPr>
        <w:t>‘</w:t>
      </w:r>
      <w:r w:rsidR="00EE18D0" w:rsidRPr="00E14AAF">
        <w:rPr>
          <w:color w:val="auto"/>
          <w:szCs w:val="22"/>
        </w:rPr>
        <w:t>professional coach</w:t>
      </w:r>
      <w:r w:rsidR="00EE7355" w:rsidRPr="00E14AAF">
        <w:rPr>
          <w:color w:val="auto"/>
          <w:szCs w:val="22"/>
        </w:rPr>
        <w:t>’</w:t>
      </w:r>
      <w:r w:rsidR="00CD0D99" w:rsidRPr="00E14AAF">
        <w:rPr>
          <w:color w:val="auto"/>
          <w:szCs w:val="22"/>
        </w:rPr>
        <w:t xml:space="preserve"> </w:t>
      </w:r>
      <w:r w:rsidRPr="00E14AAF">
        <w:rPr>
          <w:color w:val="auto"/>
          <w:szCs w:val="22"/>
        </w:rPr>
        <w:t xml:space="preserve">are </w:t>
      </w:r>
      <w:r w:rsidR="00770AE9" w:rsidRPr="00E14AAF">
        <w:rPr>
          <w:color w:val="auto"/>
          <w:szCs w:val="22"/>
        </w:rPr>
        <w:t>outlined below</w:t>
      </w:r>
      <w:r w:rsidRPr="00E14AAF">
        <w:rPr>
          <w:color w:val="auto"/>
          <w:szCs w:val="22"/>
        </w:rPr>
        <w:t>, based on</w:t>
      </w:r>
      <w:r w:rsidR="00EE18D0" w:rsidRPr="00E14AAF">
        <w:rPr>
          <w:color w:val="auto"/>
          <w:szCs w:val="22"/>
        </w:rPr>
        <w:t xml:space="preserve"> </w:t>
      </w:r>
      <w:r w:rsidRPr="00E14AAF">
        <w:rPr>
          <w:color w:val="auto"/>
          <w:szCs w:val="22"/>
        </w:rPr>
        <w:t xml:space="preserve">DiGirolamo &amp; Tkach </w:t>
      </w:r>
      <w:r w:rsidRPr="00E14AAF">
        <w:rPr>
          <w:color w:val="auto"/>
          <w:szCs w:val="22"/>
        </w:rPr>
        <w:fldChar w:fldCharType="begin"/>
      </w:r>
      <w:r w:rsidRPr="00E14AAF">
        <w:rPr>
          <w:color w:val="auto"/>
          <w:szCs w:val="22"/>
        </w:rPr>
        <w:instrText xml:space="preserve"> ADDIN ZOTERO_ITEM CSL_CITATION {"citationID":"BmYWfhzJ","properties":{"formattedCitation":"(26)","plainCitation":"(26)","noteIndex":0},"citationItems":[{"id":615,"uris":["http://zotero.org/users/9417809/items/A9ELEQGP"],"itemData":{"id":615,"type":"article-journal","container-title":"Consulting Psychology Journal: Practice and Research","issue":"3","language":"en","page":"195-218","source":"Zotero","title":"An exploration of the coach approach to managing and leading","volume":"71","author":[{"family":"DiGirolamo","given":"Joel A"},{"family":"Tkach","given":"J Thomas"}],"issued":{"date-parts":[["2019"]]}}}],"schema":"https://github.com/citation-style-language/schema/raw/master/csl-citation.json"} </w:instrText>
      </w:r>
      <w:r w:rsidRPr="00E14AAF">
        <w:rPr>
          <w:color w:val="auto"/>
          <w:szCs w:val="22"/>
        </w:rPr>
        <w:fldChar w:fldCharType="separate"/>
      </w:r>
      <w:r w:rsidRPr="00E14AAF">
        <w:rPr>
          <w:color w:val="auto"/>
        </w:rPr>
        <w:t>(26)</w:t>
      </w:r>
      <w:r w:rsidRPr="00E14AAF">
        <w:rPr>
          <w:color w:val="auto"/>
          <w:szCs w:val="22"/>
        </w:rPr>
        <w:fldChar w:fldCharType="end"/>
      </w:r>
      <w:r w:rsidRPr="00E14AAF">
        <w:rPr>
          <w:color w:val="auto"/>
          <w:szCs w:val="22"/>
        </w:rPr>
        <w:t>,</w:t>
      </w:r>
      <w:r w:rsidR="00415E87" w:rsidRPr="00E14AAF">
        <w:rPr>
          <w:color w:val="auto"/>
          <w:szCs w:val="22"/>
        </w:rPr>
        <w:t xml:space="preserve"> </w:t>
      </w:r>
      <w:r w:rsidRPr="00E14AAF">
        <w:rPr>
          <w:color w:val="auto"/>
          <w:szCs w:val="22"/>
        </w:rPr>
        <w:t xml:space="preserve">Lawrence </w:t>
      </w:r>
      <w:r w:rsidRPr="00E14AAF">
        <w:rPr>
          <w:color w:val="auto"/>
          <w:szCs w:val="22"/>
        </w:rPr>
        <w:fldChar w:fldCharType="begin"/>
      </w:r>
      <w:r w:rsidRPr="00E14AAF">
        <w:rPr>
          <w:color w:val="auto"/>
          <w:szCs w:val="22"/>
        </w:rPr>
        <w:instrText xml:space="preserve"> ADDIN ZOTERO_ITEM CSL_CITATION {"citationID":"4kkkxEic","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Pr="00E14AAF">
        <w:rPr>
          <w:color w:val="auto"/>
          <w:szCs w:val="22"/>
        </w:rPr>
        <w:fldChar w:fldCharType="separate"/>
      </w:r>
      <w:r w:rsidRPr="00E14AAF">
        <w:rPr>
          <w:color w:val="auto"/>
        </w:rPr>
        <w:t>(18)</w:t>
      </w:r>
      <w:r w:rsidRPr="00E14AAF">
        <w:rPr>
          <w:color w:val="auto"/>
          <w:szCs w:val="22"/>
        </w:rPr>
        <w:fldChar w:fldCharType="end"/>
      </w:r>
      <w:r w:rsidR="00415E87" w:rsidRPr="00E14AAF">
        <w:rPr>
          <w:color w:val="auto"/>
          <w:szCs w:val="22"/>
        </w:rPr>
        <w:t>,</w:t>
      </w:r>
      <w:r w:rsidRPr="00E14AAF">
        <w:rPr>
          <w:color w:val="auto"/>
          <w:szCs w:val="22"/>
        </w:rPr>
        <w:t xml:space="preserve"> and McCarthy &amp; Milner </w:t>
      </w:r>
      <w:r w:rsidRPr="00E14AAF">
        <w:rPr>
          <w:color w:val="auto"/>
          <w:szCs w:val="22"/>
        </w:rPr>
        <w:fldChar w:fldCharType="begin"/>
      </w:r>
      <w:r w:rsidRPr="00E14AAF">
        <w:rPr>
          <w:color w:val="auto"/>
          <w:szCs w:val="22"/>
        </w:rPr>
        <w:instrText xml:space="preserve"> ADDIN ZOTERO_ITEM CSL_CITATION {"citationID":"yx8lvGx0","properties":{"formattedCitation":"(32)","plainCitation":"(32)","noteIndex":0},"citationItems":[{"id":628,"uris":["http://zotero.org/users/9417809/items/L7S5KDLM"],"itemData":{"id":628,"type":"article-journal","abstract":"Purpose – The purpose of this paper is to provide insights into the growing practice of managerial coaching. Much of the coaching literature is set in the context of an external coach coming into an organisation. However managers are increasingly being expected to coach their employees, a change in role which can create tensions. Design/methodology/approach – This paper examines the literature on coaching managers. The paper also discusses practical implications for coach training. Findings – This paper identifies key differences in the issues faced by coaching managers and by internal/external coaches and recognises the importance of adequate training of managers in coaching skills as an important issue for organizations to tackle. Furthermore, the development of a supportive coaching culture should not be underestimated in facilitating managers to apply their coaching skills on a daily basis. Originality/value – The paper gives an overview of the challenges of the coaching managers, identifies areas for development/consideration of coaching training programs and offers practical suggestions for supporting managers in applying their coaching skills.","container-title":"Journal of Management Development","DOI":"10.1108/JMD-11-2011-0113","ISSN":"0262-1711","issue":"7","note":"publisher: Emerald Group Publishing Limited","page":"768-779","source":"Emerald Insight","title":"Managerial coaching: challenges, opportunities and training","title-short":"Managerial coaching","volume":"32","author":[{"family":"McCarthy","given":"Grace"},{"family":"Milner","given":"Julia"}],"issued":{"date-parts":[["2013",1,1]]}}}],"schema":"https://github.com/citation-style-language/schema/raw/master/csl-citation.json"} </w:instrText>
      </w:r>
      <w:r w:rsidRPr="00E14AAF">
        <w:rPr>
          <w:color w:val="auto"/>
          <w:szCs w:val="22"/>
        </w:rPr>
        <w:fldChar w:fldCharType="separate"/>
      </w:r>
      <w:r w:rsidRPr="00E14AAF">
        <w:rPr>
          <w:color w:val="auto"/>
        </w:rPr>
        <w:t>(32)</w:t>
      </w:r>
      <w:r w:rsidRPr="00E14AAF">
        <w:rPr>
          <w:color w:val="auto"/>
          <w:szCs w:val="22"/>
        </w:rPr>
        <w:fldChar w:fldCharType="end"/>
      </w:r>
      <w:r w:rsidRPr="00E14AAF">
        <w:rPr>
          <w:color w:val="auto"/>
          <w:szCs w:val="22"/>
        </w:rPr>
        <w:t>.</w:t>
      </w:r>
    </w:p>
    <w:p w14:paraId="45918CBE" w14:textId="31F60AB4" w:rsidR="001A4C3E" w:rsidRPr="00E14AAF" w:rsidRDefault="00EE18D0" w:rsidP="00EE18D0">
      <w:pPr>
        <w:rPr>
          <w:color w:val="auto"/>
          <w:szCs w:val="22"/>
        </w:rPr>
      </w:pPr>
      <w:r w:rsidRPr="00E14AAF">
        <w:rPr>
          <w:color w:val="auto"/>
          <w:szCs w:val="22"/>
        </w:rPr>
        <w:t xml:space="preserve">The client </w:t>
      </w:r>
      <w:r w:rsidR="00EF2AF2" w:rsidRPr="00E14AAF">
        <w:rPr>
          <w:color w:val="auto"/>
          <w:szCs w:val="22"/>
        </w:rPr>
        <w:t xml:space="preserve">of the </w:t>
      </w:r>
      <w:r w:rsidR="00EE7355" w:rsidRPr="00E14AAF">
        <w:rPr>
          <w:color w:val="auto"/>
          <w:szCs w:val="22"/>
        </w:rPr>
        <w:t>‘</w:t>
      </w:r>
      <w:r w:rsidR="00257D69" w:rsidRPr="00E14AAF">
        <w:rPr>
          <w:color w:val="auto"/>
          <w:szCs w:val="22"/>
        </w:rPr>
        <w:t>p</w:t>
      </w:r>
      <w:r w:rsidR="00EF2AF2" w:rsidRPr="00E14AAF">
        <w:rPr>
          <w:color w:val="auto"/>
          <w:szCs w:val="22"/>
        </w:rPr>
        <w:t xml:space="preserve">rofessional </w:t>
      </w:r>
      <w:r w:rsidR="00257D69" w:rsidRPr="00E14AAF">
        <w:rPr>
          <w:color w:val="auto"/>
          <w:szCs w:val="22"/>
        </w:rPr>
        <w:t>p</w:t>
      </w:r>
      <w:r w:rsidR="00EF2AF2" w:rsidRPr="00E14AAF">
        <w:rPr>
          <w:color w:val="auto"/>
          <w:szCs w:val="22"/>
        </w:rPr>
        <w:t>oach</w:t>
      </w:r>
      <w:r w:rsidR="00EE7355" w:rsidRPr="00E14AAF">
        <w:rPr>
          <w:color w:val="auto"/>
          <w:szCs w:val="22"/>
        </w:rPr>
        <w:t>’</w:t>
      </w:r>
      <w:r w:rsidR="00EF2AF2" w:rsidRPr="00E14AAF">
        <w:rPr>
          <w:color w:val="auto"/>
          <w:szCs w:val="22"/>
        </w:rPr>
        <w:t xml:space="preserve"> chooses whether or whom to work with in a</w:t>
      </w:r>
      <w:r w:rsidRPr="00E14AAF">
        <w:rPr>
          <w:color w:val="auto"/>
          <w:szCs w:val="22"/>
        </w:rPr>
        <w:t xml:space="preserve"> coach</w:t>
      </w:r>
      <w:r w:rsidR="00EF2AF2" w:rsidRPr="00E14AAF">
        <w:rPr>
          <w:color w:val="auto"/>
          <w:szCs w:val="22"/>
        </w:rPr>
        <w:t>ing relationship,</w:t>
      </w:r>
      <w:r w:rsidRPr="00E14AAF">
        <w:rPr>
          <w:color w:val="auto"/>
          <w:szCs w:val="22"/>
        </w:rPr>
        <w:t xml:space="preserve"> and usually sets the agenda and the goals</w:t>
      </w:r>
      <w:r w:rsidR="00EF2AF2" w:rsidRPr="00E14AAF">
        <w:rPr>
          <w:color w:val="auto"/>
          <w:szCs w:val="22"/>
        </w:rPr>
        <w:t xml:space="preserve">. For an employee receiving coaching from their manager, </w:t>
      </w:r>
      <w:r w:rsidRPr="00E14AAF">
        <w:rPr>
          <w:color w:val="auto"/>
          <w:szCs w:val="22"/>
        </w:rPr>
        <w:t>the ‘Leader-as-coach’, employee and /or organisation may set the agenda and/ or feel the need to ensure goals are aligned with organisation strategy at the expense of the employee’s own development</w:t>
      </w:r>
      <w:r w:rsidR="004818FC" w:rsidRPr="00E14AAF">
        <w:rPr>
          <w:color w:val="auto"/>
          <w:szCs w:val="22"/>
        </w:rPr>
        <w:t>. T</w:t>
      </w:r>
      <w:r w:rsidRPr="00E14AAF">
        <w:rPr>
          <w:color w:val="auto"/>
          <w:szCs w:val="22"/>
        </w:rPr>
        <w:t xml:space="preserve">he employee rarely has choice over their choice of </w:t>
      </w:r>
      <w:proofErr w:type="gramStart"/>
      <w:r w:rsidRPr="00E14AAF">
        <w:rPr>
          <w:color w:val="auto"/>
          <w:szCs w:val="22"/>
        </w:rPr>
        <w:t>manager</w:t>
      </w:r>
      <w:r w:rsidR="00F85530" w:rsidRPr="00E14AAF">
        <w:rPr>
          <w:color w:val="auto"/>
          <w:szCs w:val="22"/>
        </w:rPr>
        <w:t>, and</w:t>
      </w:r>
      <w:proofErr w:type="gramEnd"/>
      <w:r w:rsidR="00F85530" w:rsidRPr="00E14AAF">
        <w:rPr>
          <w:color w:val="auto"/>
          <w:szCs w:val="22"/>
        </w:rPr>
        <w:t xml:space="preserve"> may not have choice about whether to work in a coaching approach with their manager</w:t>
      </w:r>
      <w:r w:rsidR="004818FC" w:rsidRPr="00E14AAF">
        <w:rPr>
          <w:color w:val="auto"/>
          <w:szCs w:val="22"/>
        </w:rPr>
        <w:t>, thus may not be giving</w:t>
      </w:r>
      <w:r w:rsidR="008577CC" w:rsidRPr="00E14AAF">
        <w:rPr>
          <w:color w:val="auto"/>
          <w:szCs w:val="22"/>
        </w:rPr>
        <w:t xml:space="preserve"> informed</w:t>
      </w:r>
      <w:r w:rsidR="004818FC" w:rsidRPr="00E14AAF">
        <w:rPr>
          <w:color w:val="auto"/>
          <w:szCs w:val="22"/>
        </w:rPr>
        <w:t xml:space="preserve"> consent to work in this way</w:t>
      </w:r>
      <w:r w:rsidRPr="00E14AAF">
        <w:rPr>
          <w:color w:val="auto"/>
          <w:szCs w:val="22"/>
        </w:rPr>
        <w:t xml:space="preserve">. </w:t>
      </w:r>
    </w:p>
    <w:p w14:paraId="37A9B67A" w14:textId="4CAB9218" w:rsidR="00770AE9" w:rsidRPr="00E14AAF" w:rsidRDefault="00EE18D0" w:rsidP="00EE18D0">
      <w:pPr>
        <w:rPr>
          <w:color w:val="auto"/>
          <w:szCs w:val="22"/>
        </w:rPr>
      </w:pPr>
      <w:r w:rsidRPr="00E14AAF">
        <w:rPr>
          <w:color w:val="auto"/>
          <w:szCs w:val="22"/>
        </w:rPr>
        <w:lastRenderedPageBreak/>
        <w:t xml:space="preserve">Confidentiality within the limits of the law is explicit with a </w:t>
      </w:r>
      <w:r w:rsidR="00EE7355" w:rsidRPr="00E14AAF">
        <w:rPr>
          <w:color w:val="auto"/>
          <w:szCs w:val="22"/>
        </w:rPr>
        <w:t>‘</w:t>
      </w:r>
      <w:r w:rsidRPr="00E14AAF">
        <w:rPr>
          <w:color w:val="auto"/>
          <w:szCs w:val="22"/>
        </w:rPr>
        <w:t>professional coach</w:t>
      </w:r>
      <w:r w:rsidR="00EE7355" w:rsidRPr="00E14AAF">
        <w:rPr>
          <w:color w:val="auto"/>
          <w:szCs w:val="22"/>
        </w:rPr>
        <w:t>’</w:t>
      </w:r>
      <w:r w:rsidR="008514BA" w:rsidRPr="00E14AAF">
        <w:rPr>
          <w:color w:val="auto"/>
          <w:szCs w:val="22"/>
        </w:rPr>
        <w:t xml:space="preserve"> and is clarified during the contracting process. T</w:t>
      </w:r>
      <w:r w:rsidR="00673B19" w:rsidRPr="00E14AAF">
        <w:rPr>
          <w:color w:val="auto"/>
          <w:szCs w:val="22"/>
        </w:rPr>
        <w:t>he ‘Leader-as-</w:t>
      </w:r>
      <w:r w:rsidR="00B03347" w:rsidRPr="00E14AAF">
        <w:rPr>
          <w:color w:val="auto"/>
          <w:szCs w:val="22"/>
        </w:rPr>
        <w:t>C</w:t>
      </w:r>
      <w:r w:rsidR="00673B19" w:rsidRPr="00E14AAF">
        <w:rPr>
          <w:color w:val="auto"/>
          <w:szCs w:val="22"/>
        </w:rPr>
        <w:t xml:space="preserve">oach’ needs to be highly skilled in </w:t>
      </w:r>
      <w:r w:rsidR="00F7164A" w:rsidRPr="00E14AAF">
        <w:rPr>
          <w:color w:val="auto"/>
          <w:szCs w:val="22"/>
        </w:rPr>
        <w:t>creating psychologically safe coaching relationships given the potential conflicts betwe</w:t>
      </w:r>
      <w:r w:rsidR="008A044E" w:rsidRPr="00E14AAF">
        <w:rPr>
          <w:color w:val="auto"/>
          <w:szCs w:val="22"/>
        </w:rPr>
        <w:t>en organisational needs and employee confidentiality</w:t>
      </w:r>
      <w:r w:rsidR="00B03347" w:rsidRPr="00E14AAF">
        <w:rPr>
          <w:color w:val="auto"/>
          <w:szCs w:val="22"/>
        </w:rPr>
        <w:t>. C</w:t>
      </w:r>
      <w:r w:rsidR="00AC744C" w:rsidRPr="00E14AAF">
        <w:rPr>
          <w:color w:val="auto"/>
          <w:szCs w:val="22"/>
        </w:rPr>
        <w:t>onfidentiality and its limits may be implied rather than formally discussed in a managerial coaching relationship</w:t>
      </w:r>
      <w:r w:rsidR="00365D1D" w:rsidRPr="00E14AAF">
        <w:rPr>
          <w:color w:val="auto"/>
          <w:szCs w:val="22"/>
        </w:rPr>
        <w:t>, however</w:t>
      </w:r>
      <w:r w:rsidR="002B4011" w:rsidRPr="00E14AAF">
        <w:rPr>
          <w:color w:val="auto"/>
          <w:szCs w:val="22"/>
        </w:rPr>
        <w:t xml:space="preserve"> with training the Leader-as-Coach can learn to </w:t>
      </w:r>
      <w:r w:rsidR="00B67944" w:rsidRPr="00E14AAF">
        <w:rPr>
          <w:color w:val="auto"/>
          <w:szCs w:val="22"/>
        </w:rPr>
        <w:t>pro-actively discuss</w:t>
      </w:r>
      <w:r w:rsidR="00365D1D" w:rsidRPr="00E14AAF">
        <w:rPr>
          <w:color w:val="auto"/>
          <w:szCs w:val="22"/>
        </w:rPr>
        <w:t xml:space="preserve"> the level of confidentiality offered, </w:t>
      </w:r>
      <w:r w:rsidR="00B67944" w:rsidRPr="00E14AAF">
        <w:rPr>
          <w:color w:val="auto"/>
          <w:szCs w:val="22"/>
        </w:rPr>
        <w:t>can discuss with the employee how to proceed if a third party needs to be involved</w:t>
      </w:r>
      <w:r w:rsidR="00D27227" w:rsidRPr="00E14AAF">
        <w:rPr>
          <w:color w:val="auto"/>
          <w:szCs w:val="22"/>
        </w:rPr>
        <w:t xml:space="preserve"> (ideally through the efforts of the employee or through seeking permission for the manager to involve someone else). In addition, a</w:t>
      </w:r>
      <w:r w:rsidR="00365D1D" w:rsidRPr="00E14AAF">
        <w:rPr>
          <w:color w:val="auto"/>
          <w:szCs w:val="22"/>
        </w:rPr>
        <w:t xml:space="preserve"> coaching conversation can be paused by either party if a potential issue is arising</w:t>
      </w:r>
      <w:r w:rsidR="00D27227" w:rsidRPr="00E14AAF">
        <w:rPr>
          <w:color w:val="auto"/>
          <w:szCs w:val="22"/>
        </w:rPr>
        <w:t xml:space="preserve"> before deciding whether to proceed further</w:t>
      </w:r>
      <w:r w:rsidR="00DF2639" w:rsidRPr="00E14AAF">
        <w:rPr>
          <w:color w:val="auto"/>
          <w:szCs w:val="22"/>
        </w:rPr>
        <w:t xml:space="preserve"> </w:t>
      </w:r>
      <w:r w:rsidR="00DF2639" w:rsidRPr="00E14AAF">
        <w:rPr>
          <w:color w:val="auto"/>
          <w:szCs w:val="22"/>
        </w:rPr>
        <w:fldChar w:fldCharType="begin"/>
      </w:r>
      <w:r w:rsidR="00455B06" w:rsidRPr="00E14AAF">
        <w:rPr>
          <w:color w:val="auto"/>
          <w:szCs w:val="22"/>
        </w:rPr>
        <w:instrText xml:space="preserve"> ADDIN ZOTERO_ITEM CSL_CITATION {"citationID":"S241jAX2","properties":{"formattedCitation":"(32)","plainCitation":"(32)","noteIndex":0},"citationItems":[{"id":628,"uris":["http://zotero.org/users/9417809/items/L7S5KDLM"],"itemData":{"id":628,"type":"article-journal","abstract":"Purpose – The purpose of this paper is to provide insights into the growing practice of managerial coaching. Much of the coaching literature is set in the context of an external coach coming into an organisation. However managers are increasingly being expected to coach their employees, a change in role which can create tensions. Design/methodology/approach – This paper examines the literature on coaching managers. The paper also discusses practical implications for coach training. Findings – This paper identifies key differences in the issues faced by coaching managers and by internal/external coaches and recognises the importance of adequate training of managers in coaching skills as an important issue for organizations to tackle. Furthermore, the development of a supportive coaching culture should not be underestimated in facilitating managers to apply their coaching skills on a daily basis. Originality/value – The paper gives an overview of the challenges of the coaching managers, identifies areas for development/consideration of coaching training programs and offers practical suggestions for supporting managers in applying their coaching skills.","container-title":"Journal of Management Development","DOI":"10.1108/JMD-11-2011-0113","ISSN":"0262-1711","issue":"7","note":"publisher: Emerald Group Publishing Limited","page":"768-779","source":"Emerald Insight","title":"Managerial coaching: challenges, opportunities and training","title-short":"Managerial coaching","volume":"32","author":[{"family":"McCarthy","given":"Grace"},{"family":"Milner","given":"Julia"}],"issued":{"date-parts":[["2013",1,1]]}}}],"schema":"https://github.com/citation-style-language/schema/raw/master/csl-citation.json"} </w:instrText>
      </w:r>
      <w:r w:rsidR="00DF2639" w:rsidRPr="00E14AAF">
        <w:rPr>
          <w:color w:val="auto"/>
          <w:szCs w:val="22"/>
        </w:rPr>
        <w:fldChar w:fldCharType="separate"/>
      </w:r>
      <w:r w:rsidR="00455B06" w:rsidRPr="00E14AAF">
        <w:rPr>
          <w:color w:val="auto"/>
        </w:rPr>
        <w:t>(32)</w:t>
      </w:r>
      <w:r w:rsidR="00DF2639" w:rsidRPr="00E14AAF">
        <w:rPr>
          <w:color w:val="auto"/>
          <w:szCs w:val="22"/>
        </w:rPr>
        <w:fldChar w:fldCharType="end"/>
      </w:r>
      <w:r w:rsidR="00D27227" w:rsidRPr="00E14AAF">
        <w:rPr>
          <w:color w:val="auto"/>
          <w:szCs w:val="22"/>
        </w:rPr>
        <w:t>.</w:t>
      </w:r>
    </w:p>
    <w:p w14:paraId="0EB999D4" w14:textId="71D6F181" w:rsidR="007D637D" w:rsidRPr="00E14AAF" w:rsidRDefault="000D1A69" w:rsidP="00EE18D0">
      <w:pPr>
        <w:rPr>
          <w:color w:val="auto"/>
          <w:szCs w:val="22"/>
        </w:rPr>
      </w:pPr>
      <w:r w:rsidRPr="00E14AAF">
        <w:rPr>
          <w:color w:val="auto"/>
          <w:szCs w:val="22"/>
        </w:rPr>
        <w:t xml:space="preserve">The issue of power in any coaching relationship </w:t>
      </w:r>
      <w:r w:rsidR="00C64855" w:rsidRPr="00E14AAF">
        <w:rPr>
          <w:color w:val="auto"/>
          <w:szCs w:val="22"/>
        </w:rPr>
        <w:t xml:space="preserve">is important. </w:t>
      </w:r>
      <w:r w:rsidR="008D32E8" w:rsidRPr="00E14AAF">
        <w:rPr>
          <w:color w:val="auto"/>
          <w:szCs w:val="22"/>
        </w:rPr>
        <w:t xml:space="preserve">Whilst </w:t>
      </w:r>
      <w:r w:rsidR="00E02723" w:rsidRPr="00E14AAF">
        <w:rPr>
          <w:color w:val="auto"/>
          <w:szCs w:val="22"/>
        </w:rPr>
        <w:t>professional coaching</w:t>
      </w:r>
      <w:r w:rsidR="00EE18D0" w:rsidRPr="00E14AAF">
        <w:rPr>
          <w:color w:val="auto"/>
          <w:szCs w:val="22"/>
        </w:rPr>
        <w:t xml:space="preserve"> </w:t>
      </w:r>
      <w:r w:rsidR="00E02723" w:rsidRPr="00E14AAF">
        <w:rPr>
          <w:color w:val="auto"/>
          <w:szCs w:val="22"/>
        </w:rPr>
        <w:t xml:space="preserve">starts with an assumption of </w:t>
      </w:r>
      <w:r w:rsidR="006A6C7E" w:rsidRPr="00E14AAF">
        <w:rPr>
          <w:color w:val="auto"/>
          <w:szCs w:val="22"/>
        </w:rPr>
        <w:t xml:space="preserve">equality, issues of power </w:t>
      </w:r>
      <w:r w:rsidR="00F84D4F" w:rsidRPr="00E14AAF">
        <w:rPr>
          <w:color w:val="auto"/>
          <w:szCs w:val="22"/>
        </w:rPr>
        <w:t xml:space="preserve"> however subtle</w:t>
      </w:r>
      <w:r w:rsidR="00C64855" w:rsidRPr="00E14AAF">
        <w:rPr>
          <w:color w:val="auto"/>
          <w:szCs w:val="22"/>
        </w:rPr>
        <w:t>,</w:t>
      </w:r>
      <w:r w:rsidR="005B0EAF" w:rsidRPr="00E14AAF">
        <w:rPr>
          <w:color w:val="auto"/>
          <w:szCs w:val="22"/>
        </w:rPr>
        <w:t xml:space="preserve"> can be at play in both directions. A</w:t>
      </w:r>
      <w:r w:rsidR="00EE18D0" w:rsidRPr="00E14AAF">
        <w:rPr>
          <w:color w:val="auto"/>
          <w:szCs w:val="22"/>
        </w:rPr>
        <w:t xml:space="preserve"> ‘Leader-as-Coach’ </w:t>
      </w:r>
      <w:r w:rsidR="007D637D" w:rsidRPr="00E14AAF">
        <w:rPr>
          <w:color w:val="auto"/>
          <w:szCs w:val="22"/>
        </w:rPr>
        <w:t xml:space="preserve">may have positional power over their </w:t>
      </w:r>
      <w:r w:rsidR="00EE18D0" w:rsidRPr="00E14AAF">
        <w:rPr>
          <w:color w:val="auto"/>
          <w:szCs w:val="22"/>
        </w:rPr>
        <w:t>employee</w:t>
      </w:r>
      <w:r w:rsidR="007D637D" w:rsidRPr="00E14AAF">
        <w:rPr>
          <w:color w:val="auto"/>
          <w:szCs w:val="22"/>
        </w:rPr>
        <w:t xml:space="preserve"> which can compromise the ability of the employee to feel psychologically safe in the coaching relationship</w:t>
      </w:r>
      <w:r w:rsidR="002449EF" w:rsidRPr="00E14AAF">
        <w:rPr>
          <w:color w:val="auto"/>
          <w:szCs w:val="22"/>
        </w:rPr>
        <w:t>: this can be mitigated through t</w:t>
      </w:r>
      <w:r w:rsidR="00AF6B6E" w:rsidRPr="00E14AAF">
        <w:rPr>
          <w:color w:val="auto"/>
          <w:szCs w:val="22"/>
        </w:rPr>
        <w:t xml:space="preserve">he Leader-as-Coach sharing responsibility for their employees development and to place emphasis on the Leader’s willingness to listen and be open to the employees ideas (in </w:t>
      </w:r>
      <w:r w:rsidRPr="00E14AAF">
        <w:rPr>
          <w:color w:val="auto"/>
          <w:szCs w:val="22"/>
        </w:rPr>
        <w:fldChar w:fldCharType="begin"/>
      </w:r>
      <w:r w:rsidR="00455B06" w:rsidRPr="00E14AAF">
        <w:rPr>
          <w:color w:val="auto"/>
          <w:szCs w:val="22"/>
        </w:rPr>
        <w:instrText xml:space="preserve"> ADDIN ZOTERO_ITEM CSL_CITATION {"citationID":"dwkI4Sp5","properties":{"formattedCitation":"(32)","plainCitation":"(32)","noteIndex":0},"citationItems":[{"id":628,"uris":["http://zotero.org/users/9417809/items/L7S5KDLM"],"itemData":{"id":628,"type":"article-journal","abstract":"Purpose – The purpose of this paper is to provide insights into the growing practice of managerial coaching. Much of the coaching literature is set in the context of an external coach coming into an organisation. However managers are increasingly being expected to coach their employees, a change in role which can create tensions. Design/methodology/approach – This paper examines the literature on coaching managers. The paper also discusses practical implications for coach training. Findings – This paper identifies key differences in the issues faced by coaching managers and by internal/external coaches and recognises the importance of adequate training of managers in coaching skills as an important issue for organizations to tackle. Furthermore, the development of a supportive coaching culture should not be underestimated in facilitating managers to apply their coaching skills on a daily basis. Originality/value – The paper gives an overview of the challenges of the coaching managers, identifies areas for development/consideration of coaching training programs and offers practical suggestions for supporting managers in applying their coaching skills.","container-title":"Journal of Management Development","DOI":"10.1108/JMD-11-2011-0113","ISSN":"0262-1711","issue":"7","note":"publisher: Emerald Group Publishing Limited","page":"768-779","source":"Emerald Insight","title":"Managerial coaching: challenges, opportunities and training","title-short":"Managerial coaching","volume":"32","author":[{"family":"McCarthy","given":"Grace"},{"family":"Milner","given":"Julia"}],"issued":{"date-parts":[["2013",1,1]]}}}],"schema":"https://github.com/citation-style-language/schema/raw/master/csl-citation.json"} </w:instrText>
      </w:r>
      <w:r w:rsidRPr="00E14AAF">
        <w:rPr>
          <w:color w:val="auto"/>
          <w:szCs w:val="22"/>
        </w:rPr>
        <w:fldChar w:fldCharType="separate"/>
      </w:r>
      <w:r w:rsidR="00455B06" w:rsidRPr="00E14AAF">
        <w:rPr>
          <w:color w:val="auto"/>
        </w:rPr>
        <w:t>(32)</w:t>
      </w:r>
      <w:r w:rsidRPr="00E14AAF">
        <w:rPr>
          <w:color w:val="auto"/>
          <w:szCs w:val="22"/>
        </w:rPr>
        <w:fldChar w:fldCharType="end"/>
      </w:r>
      <w:r w:rsidRPr="00E14AAF">
        <w:rPr>
          <w:color w:val="auto"/>
          <w:szCs w:val="22"/>
        </w:rPr>
        <w:t>)</w:t>
      </w:r>
      <w:r w:rsidR="00EE18D0" w:rsidRPr="00E14AAF">
        <w:rPr>
          <w:color w:val="auto"/>
          <w:szCs w:val="22"/>
        </w:rPr>
        <w:t xml:space="preserve">. </w:t>
      </w:r>
    </w:p>
    <w:p w14:paraId="716452D6" w14:textId="4DFC00E1" w:rsidR="007843DA" w:rsidRPr="00E14AAF" w:rsidRDefault="00EE18D0" w:rsidP="00EE18D0">
      <w:pPr>
        <w:rPr>
          <w:color w:val="auto"/>
          <w:szCs w:val="22"/>
        </w:rPr>
      </w:pPr>
      <w:r w:rsidRPr="00E14AAF">
        <w:rPr>
          <w:color w:val="auto"/>
          <w:szCs w:val="22"/>
        </w:rPr>
        <w:t xml:space="preserve">Loyalty for a </w:t>
      </w:r>
      <w:r w:rsidR="00EE7355" w:rsidRPr="00E14AAF">
        <w:rPr>
          <w:color w:val="auto"/>
          <w:szCs w:val="22"/>
        </w:rPr>
        <w:t>‘</w:t>
      </w:r>
      <w:r w:rsidRPr="00E14AAF">
        <w:rPr>
          <w:color w:val="auto"/>
          <w:szCs w:val="22"/>
        </w:rPr>
        <w:t>professional coach</w:t>
      </w:r>
      <w:r w:rsidR="00EE7355" w:rsidRPr="00E14AAF">
        <w:rPr>
          <w:color w:val="auto"/>
          <w:szCs w:val="22"/>
        </w:rPr>
        <w:t>’</w:t>
      </w:r>
      <w:r w:rsidRPr="00E14AAF">
        <w:rPr>
          <w:color w:val="auto"/>
          <w:szCs w:val="22"/>
        </w:rPr>
        <w:t xml:space="preserve"> </w:t>
      </w:r>
      <w:r w:rsidR="006A020B" w:rsidRPr="00E14AAF">
        <w:rPr>
          <w:color w:val="auto"/>
          <w:szCs w:val="22"/>
        </w:rPr>
        <w:t xml:space="preserve">can be complex: </w:t>
      </w:r>
      <w:r w:rsidR="00DD56F6" w:rsidRPr="00E14AAF">
        <w:rPr>
          <w:color w:val="auto"/>
          <w:szCs w:val="22"/>
        </w:rPr>
        <w:t xml:space="preserve">in a one-way contract with the </w:t>
      </w:r>
      <w:proofErr w:type="gramStart"/>
      <w:r w:rsidR="00DD56F6" w:rsidRPr="00E14AAF">
        <w:rPr>
          <w:color w:val="auto"/>
          <w:szCs w:val="22"/>
        </w:rPr>
        <w:t>client</w:t>
      </w:r>
      <w:proofErr w:type="gramEnd"/>
      <w:r w:rsidR="006A020B" w:rsidRPr="00E14AAF">
        <w:rPr>
          <w:color w:val="auto"/>
          <w:szCs w:val="22"/>
        </w:rPr>
        <w:t xml:space="preserve"> it is more clear however </w:t>
      </w:r>
      <w:r w:rsidR="00DD56F6" w:rsidRPr="00E14AAF">
        <w:rPr>
          <w:color w:val="auto"/>
          <w:szCs w:val="22"/>
        </w:rPr>
        <w:t xml:space="preserve">in two-way contracts </w:t>
      </w:r>
      <w:r w:rsidR="006A020B" w:rsidRPr="00E14AAF">
        <w:rPr>
          <w:color w:val="auto"/>
          <w:szCs w:val="22"/>
        </w:rPr>
        <w:t>(</w:t>
      </w:r>
      <w:r w:rsidR="00DD56F6" w:rsidRPr="00E14AAF">
        <w:rPr>
          <w:color w:val="auto"/>
          <w:szCs w:val="22"/>
        </w:rPr>
        <w:t>such as when the ‘professional coach’ is engaged by the employer</w:t>
      </w:r>
      <w:r w:rsidR="006A020B" w:rsidRPr="00E14AAF">
        <w:rPr>
          <w:color w:val="auto"/>
          <w:szCs w:val="22"/>
        </w:rPr>
        <w:t>) the professional coach can be challenged ethically regarding the</w:t>
      </w:r>
      <w:r w:rsidR="003E5BD7" w:rsidRPr="00E14AAF">
        <w:rPr>
          <w:color w:val="auto"/>
          <w:szCs w:val="22"/>
        </w:rPr>
        <w:t>ir duty of care</w:t>
      </w:r>
      <w:r w:rsidR="00DD56F6" w:rsidRPr="00E14AAF">
        <w:rPr>
          <w:color w:val="auto"/>
          <w:szCs w:val="22"/>
        </w:rPr>
        <w:t>.</w:t>
      </w:r>
      <w:r w:rsidRPr="00E14AAF">
        <w:rPr>
          <w:color w:val="auto"/>
          <w:szCs w:val="22"/>
        </w:rPr>
        <w:t xml:space="preserve"> </w:t>
      </w:r>
      <w:r w:rsidR="003E5BD7" w:rsidRPr="00E14AAF">
        <w:rPr>
          <w:color w:val="auto"/>
          <w:szCs w:val="22"/>
        </w:rPr>
        <w:t>‘Professional coaches’ follow the</w:t>
      </w:r>
      <w:r w:rsidRPr="00E14AAF">
        <w:rPr>
          <w:color w:val="auto"/>
          <w:szCs w:val="22"/>
        </w:rPr>
        <w:t xml:space="preserve"> ethical code  of the</w:t>
      </w:r>
      <w:r w:rsidR="00EE7355" w:rsidRPr="00E14AAF">
        <w:rPr>
          <w:color w:val="auto"/>
          <w:szCs w:val="22"/>
        </w:rPr>
        <w:t>ir</w:t>
      </w:r>
      <w:r w:rsidRPr="00E14AAF">
        <w:rPr>
          <w:color w:val="auto"/>
          <w:szCs w:val="22"/>
        </w:rPr>
        <w:t xml:space="preserve"> </w:t>
      </w:r>
      <w:r w:rsidR="00EE7355" w:rsidRPr="00E14AAF">
        <w:rPr>
          <w:color w:val="auto"/>
          <w:szCs w:val="22"/>
        </w:rPr>
        <w:t>coaching p</w:t>
      </w:r>
      <w:r w:rsidRPr="00E14AAF">
        <w:rPr>
          <w:color w:val="auto"/>
          <w:szCs w:val="22"/>
        </w:rPr>
        <w:t xml:space="preserve">rofessional body </w:t>
      </w:r>
      <w:r w:rsidR="003E5BD7" w:rsidRPr="00E14AAF">
        <w:rPr>
          <w:color w:val="auto"/>
          <w:szCs w:val="22"/>
        </w:rPr>
        <w:t>–</w:t>
      </w:r>
      <w:r w:rsidRPr="00E14AAF">
        <w:rPr>
          <w:color w:val="auto"/>
          <w:szCs w:val="22"/>
        </w:rPr>
        <w:t xml:space="preserve"> </w:t>
      </w:r>
      <w:r w:rsidR="003E5BD7" w:rsidRPr="00E14AAF">
        <w:rPr>
          <w:color w:val="auto"/>
          <w:szCs w:val="22"/>
        </w:rPr>
        <w:t xml:space="preserve">whereas </w:t>
      </w:r>
      <w:r w:rsidRPr="00E14AAF">
        <w:rPr>
          <w:color w:val="auto"/>
          <w:szCs w:val="22"/>
        </w:rPr>
        <w:t xml:space="preserve">loyalty and ethics for the ‘Leader-as-coach’ are </w:t>
      </w:r>
      <w:r w:rsidR="007843DA" w:rsidRPr="00E14AAF">
        <w:rPr>
          <w:color w:val="auto"/>
          <w:szCs w:val="22"/>
        </w:rPr>
        <w:t xml:space="preserve">frequently </w:t>
      </w:r>
      <w:r w:rsidRPr="00E14AAF">
        <w:rPr>
          <w:color w:val="auto"/>
          <w:szCs w:val="22"/>
        </w:rPr>
        <w:t>to the organisation</w:t>
      </w:r>
      <w:r w:rsidR="007843DA" w:rsidRPr="00E14AAF">
        <w:rPr>
          <w:color w:val="auto"/>
          <w:szCs w:val="22"/>
        </w:rPr>
        <w:t xml:space="preserve"> rather than their </w:t>
      </w:r>
      <w:proofErr w:type="spellStart"/>
      <w:r w:rsidR="007843DA" w:rsidRPr="00E14AAF">
        <w:rPr>
          <w:color w:val="auto"/>
          <w:szCs w:val="22"/>
        </w:rPr>
        <w:t>coachee</w:t>
      </w:r>
      <w:proofErr w:type="spellEnd"/>
      <w:r w:rsidRPr="00E14AAF">
        <w:rPr>
          <w:color w:val="auto"/>
          <w:szCs w:val="22"/>
        </w:rPr>
        <w:t xml:space="preserve">.  </w:t>
      </w:r>
    </w:p>
    <w:p w14:paraId="335DB451" w14:textId="760999B5" w:rsidR="00893529" w:rsidRPr="00E14AAF" w:rsidRDefault="008F2D3C" w:rsidP="00EE18D0">
      <w:pPr>
        <w:rPr>
          <w:color w:val="auto"/>
          <w:szCs w:val="22"/>
        </w:rPr>
      </w:pPr>
      <w:r w:rsidRPr="00E14AAF">
        <w:rPr>
          <w:color w:val="auto"/>
          <w:szCs w:val="22"/>
        </w:rPr>
        <w:t xml:space="preserve">The Leader-as-Coach </w:t>
      </w:r>
      <w:r w:rsidR="004E5A71" w:rsidRPr="00E14AAF">
        <w:rPr>
          <w:color w:val="auto"/>
          <w:szCs w:val="22"/>
        </w:rPr>
        <w:t xml:space="preserve">is more likely to undertake </w:t>
      </w:r>
      <w:r w:rsidR="00893529" w:rsidRPr="00E14AAF">
        <w:rPr>
          <w:color w:val="auto"/>
          <w:szCs w:val="22"/>
        </w:rPr>
        <w:t>‘</w:t>
      </w:r>
      <w:r w:rsidR="004E5A71" w:rsidRPr="00E14AAF">
        <w:rPr>
          <w:color w:val="auto"/>
          <w:szCs w:val="22"/>
        </w:rPr>
        <w:t>r</w:t>
      </w:r>
      <w:r w:rsidR="00893529" w:rsidRPr="00E14AAF">
        <w:rPr>
          <w:color w:val="auto"/>
          <w:szCs w:val="22"/>
        </w:rPr>
        <w:t>ole switching’</w:t>
      </w:r>
      <w:r w:rsidR="004E5A71" w:rsidRPr="00E14AAF">
        <w:rPr>
          <w:color w:val="auto"/>
          <w:szCs w:val="22"/>
        </w:rPr>
        <w:t xml:space="preserve"> between the different ‘hats’ </w:t>
      </w:r>
      <w:r w:rsidR="008941A9" w:rsidRPr="00E14AAF">
        <w:rPr>
          <w:color w:val="auto"/>
          <w:szCs w:val="22"/>
        </w:rPr>
        <w:fldChar w:fldCharType="begin"/>
      </w:r>
      <w:r w:rsidR="008941A9" w:rsidRPr="00E14AAF">
        <w:rPr>
          <w:color w:val="auto"/>
          <w:szCs w:val="22"/>
        </w:rPr>
        <w:instrText xml:space="preserve"> ADDIN ZOTERO_ITEM CSL_CITATION {"citationID":"Upx64lVJ","properties":{"formattedCitation":"(33)","plainCitation":"(33)","noteIndex":0},"citationItems":[{"id":673,"uris":["http://zotero.org/users/9417809/items/VS79PFT2"],"itemData":{"id":673,"type":"article-journal","abstract":"Background/aim  Teaching, mentoring, coaching, supervising and sponsoring are often conflated in the literature. In this reflection, we clarify the distinctions, the benefits and the drawbacks of each approach. We describe a conceptual model for effective leadership conversations where leaders dynamically and deliberately ’wear the hats’ of teacher, mentor, coach, supervisor and/ or sponsor during a single conversation.\nMethods  As three experienced physician leaders and educators, we collaborated to write this reflection on how leaders may deliberately alter their approach during dynamic conversations with colleagues. Each of us brings our own perspective and lens.\nResults  We articulate how each of the ’five hats’ of teacher, mentor, coach, supervisor and sponsor may help or hinder effectiveness. We discuss how a leader may ’switch’ hats to engage, support and develop colleagues across an ever-e­ xpanding range of contexts and settings. We demonstrate how a leader might ’wear the five hats’ during conversations about career advancement and burn-o­ ut.\nConclusion  Effective leaders teach, mentor, coach, supervise and sponsor during conversations with colleagues. These leaders employ a deliberate, dynamic and adaptive approach to better serve the needs of their colleagues at the moment.","container-title":"BMJ Leader","DOI":"10.1136/leader-2022-000733","ISSN":"2398-631X","journalAbbreviation":"leader","language":"en","page":"leader-2022-000733","source":"DOI.org (Crossref)","title":"Five hats of effective leaders: teacher, mentor, coach, supervisor and sponsor","title-short":"Five hats of effective leaders","author":[{"family":"Winters","given":"Richard C"},{"family":"Chan","given":"Teresa M"},{"family":"Barth","given":"Bradley E"}],"issued":{"date-parts":[["2023",6,21]]}}}],"schema":"https://github.com/citation-style-language/schema/raw/master/csl-citation.json"} </w:instrText>
      </w:r>
      <w:r w:rsidR="008941A9" w:rsidRPr="00E14AAF">
        <w:rPr>
          <w:color w:val="auto"/>
          <w:szCs w:val="22"/>
        </w:rPr>
        <w:fldChar w:fldCharType="separate"/>
      </w:r>
      <w:r w:rsidR="008941A9" w:rsidRPr="00E14AAF">
        <w:rPr>
          <w:color w:val="auto"/>
        </w:rPr>
        <w:t>(33)</w:t>
      </w:r>
      <w:r w:rsidR="008941A9" w:rsidRPr="00E14AAF">
        <w:rPr>
          <w:color w:val="auto"/>
          <w:szCs w:val="22"/>
        </w:rPr>
        <w:fldChar w:fldCharType="end"/>
      </w:r>
      <w:r w:rsidR="008941A9" w:rsidRPr="00E14AAF">
        <w:rPr>
          <w:color w:val="auto"/>
          <w:szCs w:val="22"/>
        </w:rPr>
        <w:t xml:space="preserve"> </w:t>
      </w:r>
      <w:r w:rsidR="004E5A71" w:rsidRPr="00E14AAF">
        <w:rPr>
          <w:color w:val="auto"/>
          <w:szCs w:val="22"/>
        </w:rPr>
        <w:t>that the Leader wears</w:t>
      </w:r>
      <w:r w:rsidR="008941A9" w:rsidRPr="00E14AAF">
        <w:rPr>
          <w:color w:val="auto"/>
          <w:szCs w:val="22"/>
        </w:rPr>
        <w:t xml:space="preserve">. This may cause role conflict for the Leader, and </w:t>
      </w:r>
      <w:r w:rsidR="000C3A15" w:rsidRPr="00E14AAF">
        <w:rPr>
          <w:color w:val="auto"/>
          <w:szCs w:val="22"/>
        </w:rPr>
        <w:t xml:space="preserve">may be confusing for the employee, as well as raising consent issues, if the Leader is not aware and signalling/ gaining consent for the change in role. A ‘professional coach’ may also use mentoring and training interventions but </w:t>
      </w:r>
      <w:proofErr w:type="gramStart"/>
      <w:r w:rsidR="00036A38" w:rsidRPr="00E14AAF">
        <w:rPr>
          <w:color w:val="auto"/>
          <w:szCs w:val="22"/>
        </w:rPr>
        <w:t>switches</w:t>
      </w:r>
      <w:proofErr w:type="gramEnd"/>
      <w:r w:rsidR="00036A38" w:rsidRPr="00E14AAF">
        <w:rPr>
          <w:color w:val="auto"/>
          <w:szCs w:val="22"/>
        </w:rPr>
        <w:t xml:space="preserve"> role less often, and only in service of and with the consent of their </w:t>
      </w:r>
      <w:proofErr w:type="spellStart"/>
      <w:r w:rsidR="00036A38" w:rsidRPr="00E14AAF">
        <w:rPr>
          <w:color w:val="auto"/>
          <w:szCs w:val="22"/>
        </w:rPr>
        <w:t>coachee</w:t>
      </w:r>
      <w:proofErr w:type="spellEnd"/>
      <w:r w:rsidR="00036A38" w:rsidRPr="00E14AAF">
        <w:rPr>
          <w:color w:val="auto"/>
          <w:szCs w:val="22"/>
        </w:rPr>
        <w:t>.</w:t>
      </w:r>
    </w:p>
    <w:p w14:paraId="582ACE91" w14:textId="34519A48" w:rsidR="00585222" w:rsidRPr="00E14AAF" w:rsidRDefault="00036A38" w:rsidP="00EE18D0">
      <w:pPr>
        <w:rPr>
          <w:color w:val="auto"/>
          <w:szCs w:val="22"/>
        </w:rPr>
      </w:pPr>
      <w:r w:rsidRPr="00E14AAF">
        <w:rPr>
          <w:color w:val="auto"/>
          <w:szCs w:val="22"/>
        </w:rPr>
        <w:t>A professional coach working one-to-one with a client is not usually also involved in coaching the whole t</w:t>
      </w:r>
      <w:r w:rsidR="00585222" w:rsidRPr="00E14AAF">
        <w:rPr>
          <w:color w:val="auto"/>
          <w:szCs w:val="22"/>
        </w:rPr>
        <w:t>eam</w:t>
      </w:r>
      <w:r w:rsidRPr="00E14AAF">
        <w:rPr>
          <w:color w:val="auto"/>
          <w:szCs w:val="22"/>
        </w:rPr>
        <w:t xml:space="preserve">, nor directly involved </w:t>
      </w:r>
      <w:r w:rsidR="00165B5F" w:rsidRPr="00E14AAF">
        <w:rPr>
          <w:color w:val="auto"/>
          <w:szCs w:val="22"/>
        </w:rPr>
        <w:t>with other team members, unless this is part of a broader ‘team coaching’ intervention involving the professional coach. The Leader-as-coach</w:t>
      </w:r>
      <w:r w:rsidR="00A3391A" w:rsidRPr="00E14AAF">
        <w:rPr>
          <w:color w:val="auto"/>
          <w:szCs w:val="22"/>
        </w:rPr>
        <w:t xml:space="preserve"> who is a team leader is likely to be working closely with other members of the team and therefore has a </w:t>
      </w:r>
      <w:r w:rsidR="001C178B" w:rsidRPr="00E14AAF">
        <w:rPr>
          <w:color w:val="auto"/>
          <w:szCs w:val="22"/>
        </w:rPr>
        <w:t>complex set of relationships to manage, again raising ethical issues and the need for support and supervision for the Leader-as-coach.</w:t>
      </w:r>
    </w:p>
    <w:p w14:paraId="18C936D1" w14:textId="77777777" w:rsidR="00317585" w:rsidRPr="00E14AAF" w:rsidRDefault="00317585" w:rsidP="00317585">
      <w:pPr>
        <w:rPr>
          <w:color w:val="auto"/>
          <w:szCs w:val="22"/>
        </w:rPr>
      </w:pPr>
      <w:r w:rsidRPr="00E14AAF">
        <w:rPr>
          <w:color w:val="auto"/>
          <w:szCs w:val="22"/>
        </w:rPr>
        <w:t>Coaching conversations are largely informal and in the moment with a ‘Leader-as-coach’, compared to pre-planned with a ‘professional coach’, they may occur as a behaviour undertaken by the leader without conscious ‘contracting’ or exploring consent of the employee.</w:t>
      </w:r>
    </w:p>
    <w:p w14:paraId="2E196817" w14:textId="50D3058B" w:rsidR="00C47B13" w:rsidRPr="00E14AAF" w:rsidRDefault="00C47B13" w:rsidP="00EE18D0">
      <w:pPr>
        <w:rPr>
          <w:color w:val="auto"/>
          <w:szCs w:val="22"/>
        </w:rPr>
      </w:pPr>
      <w:r w:rsidRPr="00E14AAF">
        <w:rPr>
          <w:color w:val="auto"/>
          <w:szCs w:val="22"/>
        </w:rPr>
        <w:t xml:space="preserve">Whilst not every Leader-as-coach needs detailed psychological training, Lai &amp; McDowall’s 2014 systematic review concluded that a background in psychology is an essential requirement for a </w:t>
      </w:r>
      <w:r w:rsidR="00CD0D99" w:rsidRPr="00E14AAF">
        <w:rPr>
          <w:color w:val="auto"/>
          <w:szCs w:val="22"/>
        </w:rPr>
        <w:t>p</w:t>
      </w:r>
      <w:r w:rsidRPr="00E14AAF">
        <w:rPr>
          <w:color w:val="auto"/>
          <w:szCs w:val="22"/>
        </w:rPr>
        <w:t xml:space="preserve">rofessional </w:t>
      </w:r>
      <w:r w:rsidR="00CD0D99" w:rsidRPr="00E14AAF">
        <w:rPr>
          <w:color w:val="auto"/>
          <w:szCs w:val="22"/>
        </w:rPr>
        <w:t>c</w:t>
      </w:r>
      <w:r w:rsidRPr="00E14AAF">
        <w:rPr>
          <w:color w:val="auto"/>
          <w:szCs w:val="22"/>
        </w:rPr>
        <w:t xml:space="preserve">oach due to the need to understand and manage coachees emotional difficulties and to facilitate their motivations to change </w:t>
      </w:r>
      <w:r w:rsidRPr="00E14AAF">
        <w:rPr>
          <w:color w:val="auto"/>
          <w:szCs w:val="22"/>
        </w:rPr>
        <w:fldChar w:fldCharType="begin"/>
      </w:r>
      <w:r w:rsidR="008941A9" w:rsidRPr="00E14AAF">
        <w:rPr>
          <w:color w:val="auto"/>
          <w:szCs w:val="22"/>
        </w:rPr>
        <w:instrText xml:space="preserve"> ADDIN ZOTERO_ITEM CSL_CITATION {"citationID":"5InnR2QP","properties":{"formattedCitation":"(34)","plainCitation":"(34)","noteIndex":0},"citationItems":[{"id":70120,"uris":["http://zotero.org/users/9417809/items/C8U2RLI3"],"itemData":{"id":70120,"type":"article-journal","abstract":"Objective - Whilst a number of narrative reviews on coaching exist, there is no systematic review (SR) yet summarising the evidence base in a transparent way. To this extent, we undertook a SR of coaching psychology evidence. Following the initial scoping and consultation phase, this focused on coaching psychologists’ attributes, such as the required knowledge, attitudes and behaviours, associated with a conducive coaching relationship and subsequent coaching results.Design - The SR review process stipulates a priori protocol which specifies the review topic, questions/hypotheses, (refined through expert consultation and consultation of any existing reviews in the field, and replicable review methods including data extraction logs).Methods - The initial search elicited 23,611 coaching papers using 58 search terms from eight electronic databases (e.g. PsyINFO). Following initial sifts, 140 studies were screened further using seven inclusion criteria. Study results from the included papers were integrated through Narrative Synthesis.Conclusion - This SR highlighted that the coaching relationship is a key focus of coaching research and practice, where professional psychological training /background is necessary to understand and manage coachee’s emotional reactions. The review also highlighted that coaches’ attributes have a significant influence on the effectiveness of coaching process and results. The review concludes with a proposal for an initial Coaching Psychologist Competency Framework to underpin future studies, and notes the short comings of existing competency based frameworks for coaching practice.","container-title":"International Coaching Psychology Review","ISSN":"1750-2764","issue":"2","page":"120-136","source":"University of Portsmouth","title":"A systematic review (SR) of coaching psychology: focusing on the attributes of effective coaching psychologists","title-short":"A systematic review (SR) of coaching psychology","volume":"9","author":[{"family":"Lai","given":"Yi-Ling"},{"family":"McDowall","given":"Almuth"}],"issued":{"date-parts":[["2014",9,1]]}}}],"schema":"https://github.com/citation-style-language/schema/raw/master/csl-citation.json"} </w:instrText>
      </w:r>
      <w:r w:rsidRPr="00E14AAF">
        <w:rPr>
          <w:color w:val="auto"/>
          <w:szCs w:val="22"/>
        </w:rPr>
        <w:fldChar w:fldCharType="separate"/>
      </w:r>
      <w:r w:rsidR="008941A9" w:rsidRPr="00E14AAF">
        <w:rPr>
          <w:color w:val="auto"/>
        </w:rPr>
        <w:t>(34)</w:t>
      </w:r>
      <w:r w:rsidRPr="00E14AAF">
        <w:rPr>
          <w:color w:val="auto"/>
          <w:szCs w:val="22"/>
        </w:rPr>
        <w:fldChar w:fldCharType="end"/>
      </w:r>
      <w:r w:rsidRPr="00E14AAF">
        <w:rPr>
          <w:color w:val="auto"/>
          <w:szCs w:val="22"/>
        </w:rPr>
        <w:t>.</w:t>
      </w:r>
      <w:r w:rsidR="004F68B8" w:rsidRPr="00E14AAF">
        <w:rPr>
          <w:color w:val="auto"/>
          <w:szCs w:val="22"/>
        </w:rPr>
        <w:t xml:space="preserve"> Training and supervision are needed for the Leader-as-coach to manage their own wellbeing and </w:t>
      </w:r>
      <w:r w:rsidR="008F2D3C" w:rsidRPr="00E14AAF">
        <w:rPr>
          <w:color w:val="auto"/>
          <w:szCs w:val="22"/>
        </w:rPr>
        <w:t>any ethical issues as outlined in section 3 above.</w:t>
      </w:r>
    </w:p>
    <w:p w14:paraId="361CAF7D" w14:textId="45FC9FDB" w:rsidR="000E43E9" w:rsidRPr="00E14AAF" w:rsidRDefault="00DA5034" w:rsidP="008C589B">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5</w:t>
      </w:r>
      <w:r w:rsidR="00C32115" w:rsidRPr="00E14AAF">
        <w:rPr>
          <w:rFonts w:eastAsia="Times New Roman"/>
          <w:b/>
          <w:bCs/>
          <w:color w:val="auto"/>
          <w:kern w:val="0"/>
          <w:szCs w:val="22"/>
          <w:lang w:eastAsia="en-GB"/>
          <w14:ligatures w14:val="none"/>
        </w:rPr>
        <w:t>.0</w:t>
      </w:r>
      <w:r w:rsidR="00C32115" w:rsidRPr="00E14AAF">
        <w:rPr>
          <w:rFonts w:eastAsia="Times New Roman"/>
          <w:b/>
          <w:bCs/>
          <w:color w:val="auto"/>
          <w:kern w:val="0"/>
          <w:szCs w:val="22"/>
          <w:lang w:eastAsia="en-GB"/>
          <w14:ligatures w14:val="none"/>
        </w:rPr>
        <w:tab/>
      </w:r>
      <w:r w:rsidR="005024D2" w:rsidRPr="00E14AAF">
        <w:rPr>
          <w:rFonts w:eastAsia="Times New Roman"/>
          <w:b/>
          <w:bCs/>
          <w:color w:val="auto"/>
          <w:kern w:val="0"/>
          <w:szCs w:val="22"/>
          <w:lang w:eastAsia="en-GB"/>
          <w14:ligatures w14:val="none"/>
        </w:rPr>
        <w:t>Individual and system c</w:t>
      </w:r>
      <w:r w:rsidR="000E43E9" w:rsidRPr="00E14AAF">
        <w:rPr>
          <w:rFonts w:eastAsia="Times New Roman"/>
          <w:b/>
          <w:bCs/>
          <w:color w:val="auto"/>
          <w:kern w:val="0"/>
          <w:szCs w:val="22"/>
          <w:lang w:eastAsia="en-GB"/>
          <w14:ligatures w14:val="none"/>
        </w:rPr>
        <w:t>hallenges facing the</w:t>
      </w:r>
      <w:r w:rsidR="00311CEC" w:rsidRPr="00E14AAF">
        <w:rPr>
          <w:rFonts w:eastAsia="Times New Roman"/>
          <w:b/>
          <w:bCs/>
          <w:color w:val="auto"/>
          <w:kern w:val="0"/>
          <w:szCs w:val="22"/>
          <w:lang w:eastAsia="en-GB"/>
          <w14:ligatures w14:val="none"/>
        </w:rPr>
        <w:t xml:space="preserve"> </w:t>
      </w:r>
      <w:r w:rsidR="002C399D" w:rsidRPr="00E14AAF">
        <w:rPr>
          <w:rFonts w:eastAsia="Times New Roman"/>
          <w:b/>
          <w:bCs/>
          <w:color w:val="auto"/>
          <w:kern w:val="0"/>
          <w:szCs w:val="22"/>
          <w:lang w:eastAsia="en-GB"/>
          <w14:ligatures w14:val="none"/>
        </w:rPr>
        <w:t>‘Leader</w:t>
      </w:r>
      <w:r w:rsidR="00311CEC" w:rsidRPr="00E14AAF">
        <w:rPr>
          <w:rFonts w:eastAsia="Times New Roman"/>
          <w:b/>
          <w:bCs/>
          <w:color w:val="auto"/>
          <w:kern w:val="0"/>
          <w:szCs w:val="22"/>
          <w:lang w:eastAsia="en-GB"/>
          <w14:ligatures w14:val="none"/>
        </w:rPr>
        <w:t>-as-c</w:t>
      </w:r>
      <w:r w:rsidR="000E43E9" w:rsidRPr="00E14AAF">
        <w:rPr>
          <w:rFonts w:eastAsia="Times New Roman"/>
          <w:b/>
          <w:bCs/>
          <w:color w:val="auto"/>
          <w:kern w:val="0"/>
          <w:szCs w:val="22"/>
          <w:lang w:eastAsia="en-GB"/>
          <w14:ligatures w14:val="none"/>
        </w:rPr>
        <w:t>oach</w:t>
      </w:r>
      <w:r w:rsidR="00311CEC" w:rsidRPr="00E14AAF">
        <w:rPr>
          <w:rFonts w:eastAsia="Times New Roman"/>
          <w:b/>
          <w:bCs/>
          <w:color w:val="auto"/>
          <w:kern w:val="0"/>
          <w:szCs w:val="22"/>
          <w:lang w:eastAsia="en-GB"/>
          <w14:ligatures w14:val="none"/>
        </w:rPr>
        <w:t>’</w:t>
      </w:r>
      <w:r w:rsidR="000E43E9" w:rsidRPr="00E14AAF">
        <w:rPr>
          <w:rFonts w:eastAsia="Times New Roman"/>
          <w:b/>
          <w:bCs/>
          <w:color w:val="auto"/>
          <w:kern w:val="0"/>
          <w:szCs w:val="22"/>
          <w:lang w:eastAsia="en-GB"/>
          <w14:ligatures w14:val="none"/>
        </w:rPr>
        <w:t xml:space="preserve"> </w:t>
      </w:r>
    </w:p>
    <w:p w14:paraId="11732BD9" w14:textId="652EE8A9" w:rsidR="0012533C" w:rsidRPr="00E14AAF" w:rsidRDefault="0012533C" w:rsidP="0012533C">
      <w:pPr>
        <w:rPr>
          <w:color w:val="auto"/>
          <w:szCs w:val="22"/>
        </w:rPr>
      </w:pPr>
      <w:r w:rsidRPr="00E14AAF">
        <w:rPr>
          <w:rFonts w:eastAsia="Times New Roman"/>
          <w:color w:val="auto"/>
          <w:kern w:val="0"/>
          <w:szCs w:val="22"/>
          <w:lang w:eastAsia="en-GB"/>
          <w14:ligatures w14:val="none"/>
        </w:rPr>
        <w:lastRenderedPageBreak/>
        <w:t xml:space="preserve">Despite the positive evidence for the impact of ‘Leader-as-coach’ behaviours, it does not happen as regularly as it could, and  </w:t>
      </w:r>
      <w:r w:rsidR="00EE18D0" w:rsidRPr="00E14AAF">
        <w:rPr>
          <w:color w:val="auto"/>
          <w:szCs w:val="22"/>
        </w:rPr>
        <w:t>m</w:t>
      </w:r>
      <w:r w:rsidRPr="00E14AAF">
        <w:rPr>
          <w:color w:val="auto"/>
          <w:szCs w:val="22"/>
        </w:rPr>
        <w:t xml:space="preserve">ultiple barriers exist </w:t>
      </w:r>
      <w:r w:rsidRPr="00E14AAF">
        <w:rPr>
          <w:color w:val="auto"/>
          <w:szCs w:val="22"/>
        </w:rPr>
        <w:fldChar w:fldCharType="begin"/>
      </w:r>
      <w:r w:rsidR="00455B06" w:rsidRPr="00E14AAF">
        <w:rPr>
          <w:color w:val="auto"/>
          <w:szCs w:val="22"/>
        </w:rPr>
        <w:instrText xml:space="preserve"> ADDIN ZOTERO_ITEM CSL_CITATION {"citationID":"dvsnvGnf","properties":{"formattedCitation":"(18,21,22,28)","plainCitation":"(18,21,22,2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id":599,"uris":["http://zotero.org/users/9417809/items/TJD376NR"],"itemData":{"id":599,"type":"article-journal","abstract":"Managerial coaching has emerged as a powerful developmental intervention over the past several years as human resource development practices continue to devolve to supervisors and managers. Yet, despite the growing interest and apparent benefits of managerial coaching, it remains an area on which little has been written from an empirical or theoretical perspective. The purpose of this paper is to examine the conceptual and limited empirical research literature on managerial coaching to develop a tentative model that may guide future research and practice.","container-title":"HRD Conference Presentation","language":"en","source":"Zotero","title":"The Manager as Coach: A Review of Empirical Literature and the Development of a Tentative Model of Managerial Coaching","author":[{"family":"Ellinger","given":"Andrea D"},{"family":"Beattie","given":"Rona S"},{"family":"Hamlin","given":"Robert G"},{"family":"Wang","given":"Yu-Lin"},{"family":"Trolan","given":"Orla"}],"issued":{"date-parts":[["2006"]]}}},{"id":665,"uris":["http://zotero.org/users/9417809/items/S599HEBY"],"itemData":{"id":665,"type":"article-journal","abstract":"While managers' coaching of their subordinates continues to grow in organisations, little empirical research exists to inform the practice. The current paper seeks to further our understanding of this type of coaching – which we refer to as employee coaching – by exploring the coaching relationship formed between the supervisor and subordinate. Past research has noted that the process and effectiveness of coaching are contingent on this relationship. The purpose of the current paper is twofold: to better define the constructs of employee coaching and the employee coaching relationship and to develop a measure of the perceived quality of the employee coaching relationship.","container-title":"Coaching: An International Journal of Theory, Research and Practice","DOI":"10.1080/17521882.2010.502901","journalAbbreviation":"Coaching: An International Journal of Theory, Research and Practice","page":"109-123","source":"ResearchGate","title":"Employee coaching relationships: Enhancing construct clarity and measurement","title-short":"Employee coaching relationships","volume":"3","author":[{"family":"Gregory","given":"Jane"},{"family":"Levy","given":"Paul"}],"issued":{"date-parts":[["2010",9,1]]}}},{"id":600,"uris":["http://zotero.org/users/9417809/items/5IDLIRNG"],"itemData":{"id":600,"type":"article-journal","abstract":"The Problem\nWhile managerial coaching becomes increasingly popular in both scholarly and practical circles, the line managers who need to execute this coaching may be neither capable nor interested in the coaching process. Furthermore, while the research on coaching seems promising, little is known about how to test the individual and environmental appropriateness of a coaching intervention.\n\nThe Solution\nThis review will inform and support evidence-based human resource development (HRD) professionals tasked with developing managers’ coaching capability. It is designed to help line managers who wish to enhance their managerial coaching practice.\n\nThe Stakeholders\nThis literature review and model will benefit organizations, HRD professionals, and line managers to determine whether coaching is an appropriate learning intervention for their context and at that particular time. Furthermore, if it is deemed appropriate, this review and resulting framework may aid in determining how practitioners should approach coaching within their organizational setting.","container-title":"Advances in Developing Human Resources","DOI":"10.1177/1523422313520476","journalAbbreviation":"Advances in Developing Human Resources","page":"184-201","source":"ResearchGate","title":"Managerial Coaching: A Review of the Empirical Literature and Development of a Model to Guide Future Practice","title-short":"Managerial Coaching","volume":"16","author":[{"family":"Beattie","given":"Rona"},{"family":"Kim","given":"Sewon"},{"family":"Hagen","given":"Marcia"},{"family":"Egan","given":"Toby"},{"family":"Ellinger","given":"Andrea"},{"family":"Hamlin","given":"Robert"}],"issued":{"date-parts":[["2014",4,9]]}}}],"schema":"https://github.com/citation-style-language/schema/raw/master/csl-citation.json"} </w:instrText>
      </w:r>
      <w:r w:rsidRPr="00E14AAF">
        <w:rPr>
          <w:color w:val="auto"/>
          <w:szCs w:val="22"/>
        </w:rPr>
        <w:fldChar w:fldCharType="separate"/>
      </w:r>
      <w:r w:rsidR="00455B06" w:rsidRPr="00E14AAF">
        <w:rPr>
          <w:color w:val="auto"/>
        </w:rPr>
        <w:t>(18,21,22,28)</w:t>
      </w:r>
      <w:r w:rsidRPr="00E14AAF">
        <w:rPr>
          <w:color w:val="auto"/>
          <w:szCs w:val="22"/>
        </w:rPr>
        <w:fldChar w:fldCharType="end"/>
      </w:r>
      <w:r w:rsidRPr="00E14AAF">
        <w:rPr>
          <w:color w:val="auto"/>
          <w:szCs w:val="22"/>
        </w:rPr>
        <w:t>. These include a perceived lack of time, lack of skill or training, fear of the employee’s reactions, fear of damage to the relationship, lack of organisational support</w:t>
      </w:r>
      <w:r w:rsidR="005E340C" w:rsidRPr="00E14AAF">
        <w:rPr>
          <w:color w:val="auto"/>
          <w:szCs w:val="22"/>
        </w:rPr>
        <w:t>, lack of</w:t>
      </w:r>
      <w:r w:rsidRPr="00E14AAF">
        <w:rPr>
          <w:color w:val="auto"/>
          <w:szCs w:val="22"/>
        </w:rPr>
        <w:t xml:space="preserve"> ongoing coaching supervision, feeling that coaching is ‘another thing to do’</w:t>
      </w:r>
      <w:r w:rsidR="00F12ECC" w:rsidRPr="00E14AAF">
        <w:rPr>
          <w:color w:val="auto"/>
          <w:szCs w:val="22"/>
        </w:rPr>
        <w:t xml:space="preserve">, or lacking the </w:t>
      </w:r>
      <w:r w:rsidRPr="00E14AAF">
        <w:rPr>
          <w:rFonts w:eastAsia="Times New Roman"/>
          <w:color w:val="auto"/>
          <w:kern w:val="0"/>
          <w:szCs w:val="22"/>
          <w:lang w:eastAsia="en-GB"/>
          <w14:ligatures w14:val="none"/>
        </w:rPr>
        <w:t>mindset and thinking style</w:t>
      </w:r>
      <w:r w:rsidR="00F12ECC" w:rsidRPr="00E14AAF">
        <w:rPr>
          <w:rFonts w:eastAsia="Times New Roman"/>
          <w:color w:val="auto"/>
          <w:kern w:val="0"/>
          <w:szCs w:val="22"/>
          <w:lang w:eastAsia="en-GB"/>
          <w14:ligatures w14:val="none"/>
        </w:rPr>
        <w:t xml:space="preserve"> to work in this way</w:t>
      </w:r>
      <w:r w:rsidRPr="00E14AAF">
        <w:rPr>
          <w:rFonts w:eastAsia="Times New Roman"/>
          <w:color w:val="auto"/>
          <w:kern w:val="0"/>
          <w:szCs w:val="22"/>
          <w:lang w:eastAsia="en-GB"/>
          <w14:ligatures w14:val="none"/>
        </w:rPr>
        <w:t xml:space="preserve"> </w:t>
      </w:r>
      <w:r w:rsidRPr="00E14AAF">
        <w:rPr>
          <w:rFonts w:eastAsia="Times New Roman"/>
          <w:color w:val="auto"/>
          <w:kern w:val="0"/>
          <w:szCs w:val="22"/>
          <w:lang w:eastAsia="en-GB"/>
          <w14:ligatures w14:val="none"/>
        </w:rPr>
        <w:fldChar w:fldCharType="begin"/>
      </w:r>
      <w:r w:rsidR="0041288A" w:rsidRPr="00E14AAF">
        <w:rPr>
          <w:rFonts w:eastAsia="Times New Roman"/>
          <w:color w:val="auto"/>
          <w:kern w:val="0"/>
          <w:szCs w:val="22"/>
          <w:lang w:eastAsia="en-GB"/>
          <w14:ligatures w14:val="none"/>
        </w:rPr>
        <w:instrText xml:space="preserve"> ADDIN ZOTERO_ITEM CSL_CITATION {"citationID":"UJnvadE8","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Pr="00E14AAF">
        <w:rPr>
          <w:rFonts w:eastAsia="Times New Roman"/>
          <w:color w:val="auto"/>
          <w:kern w:val="0"/>
          <w:szCs w:val="22"/>
          <w:lang w:eastAsia="en-GB"/>
          <w14:ligatures w14:val="none"/>
        </w:rPr>
        <w:fldChar w:fldCharType="separate"/>
      </w:r>
      <w:r w:rsidR="0041288A" w:rsidRPr="00E14AAF">
        <w:rPr>
          <w:color w:val="auto"/>
        </w:rPr>
        <w:t>(18)</w:t>
      </w:r>
      <w:r w:rsidRPr="00E14AAF">
        <w:rPr>
          <w:rFonts w:eastAsia="Times New Roman"/>
          <w:color w:val="auto"/>
          <w:kern w:val="0"/>
          <w:szCs w:val="22"/>
          <w:lang w:eastAsia="en-GB"/>
          <w14:ligatures w14:val="none"/>
        </w:rPr>
        <w:fldChar w:fldCharType="end"/>
      </w:r>
      <w:r w:rsidRPr="00E14AAF">
        <w:rPr>
          <w:rFonts w:eastAsia="Times New Roman"/>
          <w:color w:val="auto"/>
          <w:kern w:val="0"/>
          <w:szCs w:val="22"/>
          <w:lang w:eastAsia="en-GB"/>
          <w14:ligatures w14:val="none"/>
        </w:rPr>
        <w:t xml:space="preserve">.  </w:t>
      </w:r>
    </w:p>
    <w:p w14:paraId="5349DAC9" w14:textId="4C4E9AEF" w:rsidR="000D6CB1" w:rsidRPr="00E14AAF" w:rsidRDefault="00CA799C" w:rsidP="001C178B">
      <w:pPr>
        <w:autoSpaceDE w:val="0"/>
        <w:autoSpaceDN w:val="0"/>
        <w:adjustRightInd w:val="0"/>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 xml:space="preserve">It should be noted that although lack of time is one of the most commonly reported barriers, a </w:t>
      </w:r>
      <w:r w:rsidR="000D5970" w:rsidRPr="00E14AAF">
        <w:rPr>
          <w:rFonts w:eastAsia="Times New Roman"/>
          <w:color w:val="auto"/>
          <w:kern w:val="0"/>
          <w:szCs w:val="22"/>
          <w:lang w:eastAsia="en-GB"/>
          <w14:ligatures w14:val="none"/>
        </w:rPr>
        <w:t xml:space="preserve">recent study of four </w:t>
      </w:r>
      <w:r w:rsidR="00427795" w:rsidRPr="00E14AAF">
        <w:rPr>
          <w:rFonts w:eastAsia="Times New Roman"/>
          <w:color w:val="auto"/>
          <w:kern w:val="0"/>
          <w:szCs w:val="22"/>
          <w:lang w:eastAsia="en-GB"/>
          <w14:ligatures w14:val="none"/>
        </w:rPr>
        <w:t>UK National Health Service (NHS)</w:t>
      </w:r>
      <w:r w:rsidR="002A0728" w:rsidRPr="00E14AAF">
        <w:rPr>
          <w:rFonts w:eastAsia="Times New Roman"/>
          <w:color w:val="auto"/>
          <w:kern w:val="0"/>
          <w:szCs w:val="22"/>
          <w:lang w:eastAsia="en-GB"/>
          <w14:ligatures w14:val="none"/>
        </w:rPr>
        <w:t xml:space="preserve"> </w:t>
      </w:r>
      <w:r w:rsidR="000D5970" w:rsidRPr="00E14AAF">
        <w:rPr>
          <w:rFonts w:eastAsia="Times New Roman"/>
          <w:color w:val="auto"/>
          <w:kern w:val="0"/>
          <w:szCs w:val="22"/>
          <w:lang w:eastAsia="en-GB"/>
          <w14:ligatures w14:val="none"/>
        </w:rPr>
        <w:t xml:space="preserve">nurse-managers trained in coaching skills </w:t>
      </w:r>
      <w:r w:rsidR="000D5970" w:rsidRPr="00E14AAF">
        <w:rPr>
          <w:rFonts w:eastAsia="Times New Roman"/>
          <w:color w:val="auto"/>
          <w:kern w:val="0"/>
          <w:szCs w:val="22"/>
          <w:lang w:eastAsia="en-GB"/>
          <w14:ligatures w14:val="none"/>
        </w:rPr>
        <w:fldChar w:fldCharType="begin"/>
      </w:r>
      <w:r w:rsidR="008941A9" w:rsidRPr="00E14AAF">
        <w:rPr>
          <w:rFonts w:eastAsia="Times New Roman"/>
          <w:color w:val="auto"/>
          <w:kern w:val="0"/>
          <w:szCs w:val="22"/>
          <w:lang w:eastAsia="en-GB"/>
          <w14:ligatures w14:val="none"/>
        </w:rPr>
        <w:instrText xml:space="preserve"> ADDIN ZOTERO_ITEM CSL_CITATION {"citationID":"1yRS3EqW","properties":{"formattedCitation":"(35)","plainCitation":"(35)","noteIndex":0},"citationItems":[{"id":70101,"uris":["http://zotero.org/users/9417809/items/KPZGP6NB"],"itemData":{"id":70101,"type":"article-journal","container-title":"International Journal of Evidence Based Coaching and Mentoring","page":"135-147","title":"How have nurses found coaching training useful in their role as line managers, and what were their perceived barriers to implementing their training?","volume":"S17","author":[{"family":"Parsons","given":"M."}],"issued":{"date-parts":[["2023"]]}}}],"schema":"https://github.com/citation-style-language/schema/raw/master/csl-citation.json"} </w:instrText>
      </w:r>
      <w:r w:rsidR="000D5970" w:rsidRPr="00E14AAF">
        <w:rPr>
          <w:rFonts w:eastAsia="Times New Roman"/>
          <w:color w:val="auto"/>
          <w:kern w:val="0"/>
          <w:szCs w:val="22"/>
          <w:lang w:eastAsia="en-GB"/>
          <w14:ligatures w14:val="none"/>
        </w:rPr>
        <w:fldChar w:fldCharType="separate"/>
      </w:r>
      <w:r w:rsidR="008941A9" w:rsidRPr="00E14AAF">
        <w:rPr>
          <w:color w:val="auto"/>
        </w:rPr>
        <w:t>(35)</w:t>
      </w:r>
      <w:r w:rsidR="000D5970" w:rsidRPr="00E14AAF">
        <w:rPr>
          <w:rFonts w:eastAsia="Times New Roman"/>
          <w:color w:val="auto"/>
          <w:kern w:val="0"/>
          <w:szCs w:val="22"/>
          <w:lang w:eastAsia="en-GB"/>
          <w14:ligatures w14:val="none"/>
        </w:rPr>
        <w:fldChar w:fldCharType="end"/>
      </w:r>
      <w:r w:rsidR="000D5970" w:rsidRPr="00E14AAF">
        <w:rPr>
          <w:rFonts w:eastAsia="Times New Roman"/>
          <w:color w:val="auto"/>
          <w:kern w:val="0"/>
          <w:szCs w:val="22"/>
          <w:lang w:eastAsia="en-GB"/>
          <w14:ligatures w14:val="none"/>
        </w:rPr>
        <w:t xml:space="preserve"> found that although lack of time was </w:t>
      </w:r>
      <w:r w:rsidRPr="00E14AAF">
        <w:rPr>
          <w:rFonts w:eastAsia="Times New Roman"/>
          <w:color w:val="auto"/>
          <w:kern w:val="0"/>
          <w:szCs w:val="22"/>
          <w:lang w:eastAsia="en-GB"/>
          <w14:ligatures w14:val="none"/>
        </w:rPr>
        <w:t xml:space="preserve">cited as </w:t>
      </w:r>
      <w:r w:rsidR="000D5970" w:rsidRPr="00E14AAF">
        <w:rPr>
          <w:rFonts w:eastAsia="Times New Roman"/>
          <w:color w:val="auto"/>
          <w:kern w:val="0"/>
          <w:szCs w:val="22"/>
          <w:lang w:eastAsia="en-GB"/>
          <w14:ligatures w14:val="none"/>
        </w:rPr>
        <w:t xml:space="preserve">a barrier, </w:t>
      </w:r>
      <w:r w:rsidRPr="00E14AAF">
        <w:rPr>
          <w:rFonts w:eastAsia="Times New Roman"/>
          <w:color w:val="auto"/>
          <w:kern w:val="0"/>
          <w:szCs w:val="22"/>
          <w:lang w:eastAsia="en-GB"/>
          <w14:ligatures w14:val="none"/>
        </w:rPr>
        <w:t>nurse-managers</w:t>
      </w:r>
      <w:r w:rsidR="000D5970" w:rsidRPr="00E14AAF">
        <w:rPr>
          <w:rFonts w:eastAsia="Times New Roman"/>
          <w:color w:val="auto"/>
          <w:kern w:val="0"/>
          <w:szCs w:val="22"/>
          <w:lang w:eastAsia="en-GB"/>
          <w14:ligatures w14:val="none"/>
        </w:rPr>
        <w:t xml:space="preserve"> use of coaching skills</w:t>
      </w:r>
      <w:r w:rsidR="000D5970" w:rsidRPr="00E14AAF">
        <w:rPr>
          <w:rFonts w:eastAsia="Times New Roman"/>
          <w:color w:val="auto"/>
          <w:lang w:eastAsia="en-GB"/>
        </w:rPr>
        <w:t xml:space="preserve"> resulted in better relationships and empowered staff, sav</w:t>
      </w:r>
      <w:r w:rsidR="00486751" w:rsidRPr="00E14AAF">
        <w:rPr>
          <w:rFonts w:eastAsia="Times New Roman"/>
          <w:color w:val="auto"/>
          <w:lang w:eastAsia="en-GB"/>
        </w:rPr>
        <w:t xml:space="preserve">ing </w:t>
      </w:r>
      <w:r w:rsidR="000D5970" w:rsidRPr="00E14AAF">
        <w:rPr>
          <w:rFonts w:eastAsia="Times New Roman"/>
          <w:color w:val="auto"/>
          <w:lang w:eastAsia="en-GB"/>
        </w:rPr>
        <w:t>managers time</w:t>
      </w:r>
      <w:r w:rsidR="00486751" w:rsidRPr="00E14AAF">
        <w:rPr>
          <w:rFonts w:eastAsia="Times New Roman"/>
          <w:color w:val="auto"/>
          <w:lang w:eastAsia="en-GB"/>
        </w:rPr>
        <w:t xml:space="preserve"> in the longer term</w:t>
      </w:r>
      <w:r w:rsidR="000D5970" w:rsidRPr="00E14AAF">
        <w:rPr>
          <w:rFonts w:eastAsia="Times New Roman"/>
          <w:color w:val="auto"/>
          <w:lang w:eastAsia="en-GB"/>
        </w:rPr>
        <w:t>.</w:t>
      </w:r>
    </w:p>
    <w:p w14:paraId="0A8B26A5" w14:textId="133AD3EF" w:rsidR="00FD7890" w:rsidRPr="00E14AAF" w:rsidRDefault="000D6CB1" w:rsidP="008C589B">
      <w:pPr>
        <w:shd w:val="clear" w:color="auto" w:fill="FFFFFF"/>
        <w:spacing w:after="150" w:line="240" w:lineRule="auto"/>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O</w:t>
      </w:r>
      <w:r w:rsidR="00346AF1" w:rsidRPr="00E14AAF">
        <w:rPr>
          <w:rFonts w:eastAsia="Times New Roman"/>
          <w:color w:val="auto"/>
          <w:kern w:val="0"/>
          <w:szCs w:val="22"/>
          <w:lang w:eastAsia="en-GB"/>
          <w14:ligatures w14:val="none"/>
        </w:rPr>
        <w:t>rganisational cultur</w:t>
      </w:r>
      <w:r w:rsidRPr="00E14AAF">
        <w:rPr>
          <w:rFonts w:eastAsia="Times New Roman"/>
          <w:color w:val="auto"/>
          <w:kern w:val="0"/>
          <w:szCs w:val="22"/>
          <w:lang w:eastAsia="en-GB"/>
          <w14:ligatures w14:val="none"/>
        </w:rPr>
        <w:t>e</w:t>
      </w:r>
      <w:r w:rsidR="00EE589B" w:rsidRPr="00E14AAF">
        <w:rPr>
          <w:rFonts w:eastAsia="Times New Roman"/>
          <w:color w:val="auto"/>
          <w:kern w:val="0"/>
          <w:szCs w:val="22"/>
          <w:lang w:eastAsia="en-GB"/>
          <w14:ligatures w14:val="none"/>
        </w:rPr>
        <w:t xml:space="preserve"> </w:t>
      </w:r>
      <w:r w:rsidR="00346AF1" w:rsidRPr="00E14AAF">
        <w:rPr>
          <w:rFonts w:eastAsia="Times New Roman"/>
          <w:color w:val="auto"/>
          <w:kern w:val="0"/>
          <w:szCs w:val="22"/>
          <w:lang w:eastAsia="en-GB"/>
          <w14:ligatures w14:val="none"/>
        </w:rPr>
        <w:t xml:space="preserve">may impact all these </w:t>
      </w:r>
      <w:r w:rsidRPr="00E14AAF">
        <w:rPr>
          <w:rFonts w:eastAsia="Times New Roman"/>
          <w:color w:val="auto"/>
          <w:kern w:val="0"/>
          <w:szCs w:val="22"/>
          <w:lang w:eastAsia="en-GB"/>
          <w14:ligatures w14:val="none"/>
        </w:rPr>
        <w:t xml:space="preserve">barriers, </w:t>
      </w:r>
      <w:r w:rsidR="0006363F" w:rsidRPr="00E14AAF">
        <w:rPr>
          <w:rFonts w:eastAsia="Times New Roman"/>
          <w:color w:val="auto"/>
          <w:kern w:val="0"/>
          <w:szCs w:val="22"/>
          <w:lang w:eastAsia="en-GB"/>
          <w14:ligatures w14:val="none"/>
        </w:rPr>
        <w:t xml:space="preserve">reducing the impact of effectiveness of their leaders and employees </w:t>
      </w:r>
      <w:r w:rsidR="002E05A2" w:rsidRPr="00E14AAF">
        <w:rPr>
          <w:rFonts w:eastAsia="Times New Roman"/>
          <w:color w:val="auto"/>
          <w:kern w:val="0"/>
          <w:szCs w:val="22"/>
          <w:lang w:eastAsia="en-GB"/>
          <w14:ligatures w14:val="none"/>
        </w:rPr>
        <w:fldChar w:fldCharType="begin"/>
      </w:r>
      <w:r w:rsidR="0041288A" w:rsidRPr="00E14AAF">
        <w:rPr>
          <w:rFonts w:eastAsia="Times New Roman"/>
          <w:color w:val="auto"/>
          <w:kern w:val="0"/>
          <w:szCs w:val="22"/>
          <w:lang w:eastAsia="en-GB"/>
          <w14:ligatures w14:val="none"/>
        </w:rPr>
        <w:instrText xml:space="preserve"> ADDIN ZOTERO_ITEM CSL_CITATION {"citationID":"XqJcP7db","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2E05A2" w:rsidRPr="00E14AAF">
        <w:rPr>
          <w:rFonts w:eastAsia="Times New Roman"/>
          <w:color w:val="auto"/>
          <w:kern w:val="0"/>
          <w:szCs w:val="22"/>
          <w:lang w:eastAsia="en-GB"/>
          <w14:ligatures w14:val="none"/>
        </w:rPr>
        <w:fldChar w:fldCharType="separate"/>
      </w:r>
      <w:r w:rsidR="0041288A" w:rsidRPr="00E14AAF">
        <w:rPr>
          <w:color w:val="auto"/>
        </w:rPr>
        <w:t>(18)</w:t>
      </w:r>
      <w:r w:rsidR="002E05A2" w:rsidRPr="00E14AAF">
        <w:rPr>
          <w:rFonts w:eastAsia="Times New Roman"/>
          <w:color w:val="auto"/>
          <w:kern w:val="0"/>
          <w:szCs w:val="22"/>
          <w:lang w:eastAsia="en-GB"/>
          <w14:ligatures w14:val="none"/>
        </w:rPr>
        <w:fldChar w:fldCharType="end"/>
      </w:r>
      <w:r w:rsidR="002E05A2" w:rsidRPr="00E14AAF">
        <w:rPr>
          <w:rFonts w:eastAsia="Times New Roman"/>
          <w:color w:val="auto"/>
          <w:kern w:val="0"/>
          <w:szCs w:val="22"/>
          <w:lang w:eastAsia="en-GB"/>
          <w14:ligatures w14:val="none"/>
        </w:rPr>
        <w:t>.</w:t>
      </w:r>
      <w:r w:rsidRPr="00E14AAF">
        <w:rPr>
          <w:rFonts w:eastAsia="Times New Roman"/>
          <w:color w:val="auto"/>
          <w:kern w:val="0"/>
          <w:szCs w:val="22"/>
          <w:lang w:eastAsia="en-GB"/>
          <w14:ligatures w14:val="none"/>
        </w:rPr>
        <w:t xml:space="preserve"> For an organisation or system to realise the benefits of </w:t>
      </w:r>
      <w:r w:rsidR="00B02FE4" w:rsidRPr="00E14AAF">
        <w:rPr>
          <w:rFonts w:eastAsia="Times New Roman"/>
          <w:color w:val="auto"/>
          <w:kern w:val="0"/>
          <w:szCs w:val="22"/>
          <w:lang w:eastAsia="en-GB"/>
          <w14:ligatures w14:val="none"/>
        </w:rPr>
        <w:t>using coaching skills,</w:t>
      </w:r>
      <w:r w:rsidRPr="00E14AAF">
        <w:rPr>
          <w:rFonts w:eastAsia="Times New Roman"/>
          <w:color w:val="auto"/>
          <w:kern w:val="0"/>
          <w:szCs w:val="22"/>
          <w:lang w:eastAsia="en-GB"/>
          <w14:ligatures w14:val="none"/>
        </w:rPr>
        <w:t xml:space="preserve"> changing behaviours </w:t>
      </w:r>
      <w:r w:rsidR="00B02FE4" w:rsidRPr="00E14AAF">
        <w:rPr>
          <w:rFonts w:eastAsia="Times New Roman"/>
          <w:color w:val="auto"/>
          <w:kern w:val="0"/>
          <w:szCs w:val="22"/>
          <w:lang w:eastAsia="en-GB"/>
          <w14:ligatures w14:val="none"/>
        </w:rPr>
        <w:t xml:space="preserve">need to be seen as </w:t>
      </w:r>
      <w:r w:rsidRPr="00E14AAF">
        <w:rPr>
          <w:rFonts w:eastAsia="Times New Roman"/>
          <w:color w:val="auto"/>
          <w:kern w:val="0"/>
          <w:szCs w:val="22"/>
          <w:lang w:eastAsia="en-GB"/>
          <w14:ligatures w14:val="none"/>
        </w:rPr>
        <w:t>a socio-cultural agenda for an organisation and system, and not solely an individual leader’s responsibility</w:t>
      </w:r>
      <w:r w:rsidR="00B02FE4" w:rsidRPr="00E14AAF">
        <w:rPr>
          <w:rFonts w:eastAsia="Times New Roman"/>
          <w:color w:val="auto"/>
          <w:kern w:val="0"/>
          <w:szCs w:val="22"/>
          <w:lang w:eastAsia="en-GB"/>
          <w14:ligatures w14:val="none"/>
        </w:rPr>
        <w:t xml:space="preserve">. </w:t>
      </w:r>
      <w:r w:rsidR="0006363F" w:rsidRPr="00E14AAF">
        <w:rPr>
          <w:rFonts w:eastAsia="Times New Roman"/>
          <w:color w:val="auto"/>
          <w:kern w:val="0"/>
          <w:szCs w:val="22"/>
          <w:lang w:eastAsia="en-GB"/>
          <w14:ligatures w14:val="none"/>
        </w:rPr>
        <w:t>Lawrence and others believe that b</w:t>
      </w:r>
      <w:r w:rsidR="00D60A02" w:rsidRPr="00E14AAF">
        <w:rPr>
          <w:rFonts w:eastAsia="Times New Roman"/>
          <w:color w:val="auto"/>
          <w:kern w:val="0"/>
          <w:szCs w:val="22"/>
          <w:lang w:eastAsia="en-GB"/>
          <w14:ligatures w14:val="none"/>
        </w:rPr>
        <w:t xml:space="preserve">uilding a ‘pro-coaching culture’ </w:t>
      </w:r>
      <w:r w:rsidR="007E3D3B" w:rsidRPr="00E14AAF">
        <w:rPr>
          <w:rFonts w:eastAsia="Times New Roman"/>
          <w:color w:val="auto"/>
          <w:kern w:val="0"/>
          <w:szCs w:val="22"/>
          <w:lang w:eastAsia="en-GB"/>
          <w14:ligatures w14:val="none"/>
        </w:rPr>
        <w:t xml:space="preserve">must be aligned with organisational strategy, and part of a wider culture change programme </w:t>
      </w:r>
      <w:r w:rsidR="006B215D" w:rsidRPr="00E14AAF">
        <w:rPr>
          <w:rFonts w:eastAsia="Times New Roman"/>
          <w:color w:val="auto"/>
          <w:kern w:val="0"/>
          <w:szCs w:val="22"/>
          <w:lang w:eastAsia="en-GB"/>
          <w14:ligatures w14:val="none"/>
        </w:rPr>
        <w:t>if it is to have wider impact at scale</w:t>
      </w:r>
      <w:r w:rsidR="0006363F" w:rsidRPr="00E14AAF">
        <w:rPr>
          <w:rFonts w:eastAsia="Times New Roman"/>
          <w:color w:val="auto"/>
          <w:kern w:val="0"/>
          <w:szCs w:val="22"/>
          <w:lang w:eastAsia="en-GB"/>
          <w14:ligatures w14:val="none"/>
        </w:rPr>
        <w:t xml:space="preserve"> </w:t>
      </w:r>
      <w:r w:rsidR="0006363F" w:rsidRPr="00E14AAF">
        <w:rPr>
          <w:rFonts w:eastAsia="Times New Roman"/>
          <w:color w:val="auto"/>
          <w:kern w:val="0"/>
          <w:szCs w:val="22"/>
          <w:lang w:eastAsia="en-GB"/>
          <w14:ligatures w14:val="none"/>
        </w:rPr>
        <w:fldChar w:fldCharType="begin"/>
      </w:r>
      <w:r w:rsidR="0041288A" w:rsidRPr="00E14AAF">
        <w:rPr>
          <w:rFonts w:eastAsia="Times New Roman"/>
          <w:color w:val="auto"/>
          <w:kern w:val="0"/>
          <w:szCs w:val="22"/>
          <w:lang w:eastAsia="en-GB"/>
          <w14:ligatures w14:val="none"/>
        </w:rPr>
        <w:instrText xml:space="preserve"> ADDIN ZOTERO_ITEM CSL_CITATION {"citationID":"2uVQosy5","properties":{"formattedCitation":"(18)","plainCitation":"(18)","noteIndex":0},"citationItems":[{"id":605,"uris":["http://zotero.org/users/9417809/items/UIIGA5AK"],"itemData":{"id":605,"type":"article-journal","abstract":"The term managerial coaching is often used to describe the leader’s role in developing people, but views differ as to the optimal process by which this is achieved. Although managerial coaching is often regarded as a ‘cut down’ or simplified version of external coaching, it is suggested here that the role of the managerial coach is, in many respects, more challenging than that of the external coach, such that managerial coaching may be more usefully regarded as a discrete and equally demanding discipline, albeit related to external coaching. The article concludes with suggestions for future research, suggesting that a systemic approach is likely to prove more fruitful than traditional approaches focussed on individual behaviours.","container-title":"International Journal of Evidence Based Coaching and Mentoring","issue":"2","language":"en","page":"43-69","source":"Zotero","title":"Managerial coaching – A literature review","volume":"15","author":[{"family":"Lawrence","given":"Paul"}],"issued":{"date-parts":[["2017"]]}}}],"schema":"https://github.com/citation-style-language/schema/raw/master/csl-citation.json"} </w:instrText>
      </w:r>
      <w:r w:rsidR="0006363F" w:rsidRPr="00E14AAF">
        <w:rPr>
          <w:rFonts w:eastAsia="Times New Roman"/>
          <w:color w:val="auto"/>
          <w:kern w:val="0"/>
          <w:szCs w:val="22"/>
          <w:lang w:eastAsia="en-GB"/>
          <w14:ligatures w14:val="none"/>
        </w:rPr>
        <w:fldChar w:fldCharType="separate"/>
      </w:r>
      <w:r w:rsidR="0041288A" w:rsidRPr="00E14AAF">
        <w:rPr>
          <w:color w:val="auto"/>
        </w:rPr>
        <w:t>(18)</w:t>
      </w:r>
      <w:r w:rsidR="0006363F" w:rsidRPr="00E14AAF">
        <w:rPr>
          <w:rFonts w:eastAsia="Times New Roman"/>
          <w:color w:val="auto"/>
          <w:kern w:val="0"/>
          <w:szCs w:val="22"/>
          <w:lang w:eastAsia="en-GB"/>
          <w14:ligatures w14:val="none"/>
        </w:rPr>
        <w:fldChar w:fldCharType="end"/>
      </w:r>
      <w:r w:rsidR="006B215D" w:rsidRPr="00E14AAF">
        <w:rPr>
          <w:rFonts w:eastAsia="Times New Roman"/>
          <w:color w:val="auto"/>
          <w:kern w:val="0"/>
          <w:szCs w:val="22"/>
          <w:lang w:eastAsia="en-GB"/>
          <w14:ligatures w14:val="none"/>
        </w:rPr>
        <w:t xml:space="preserve">. The </w:t>
      </w:r>
      <w:r w:rsidR="002C399D" w:rsidRPr="00E14AAF">
        <w:rPr>
          <w:rFonts w:eastAsia="Times New Roman"/>
          <w:color w:val="auto"/>
          <w:kern w:val="0"/>
          <w:szCs w:val="22"/>
          <w:lang w:eastAsia="en-GB"/>
          <w14:ligatures w14:val="none"/>
        </w:rPr>
        <w:t>‘L</w:t>
      </w:r>
      <w:r w:rsidR="006B215D" w:rsidRPr="00E14AAF">
        <w:rPr>
          <w:rFonts w:eastAsia="Times New Roman"/>
          <w:color w:val="auto"/>
          <w:kern w:val="0"/>
          <w:szCs w:val="22"/>
          <w:lang w:eastAsia="en-GB"/>
          <w14:ligatures w14:val="none"/>
        </w:rPr>
        <w:t>eader-as-coach</w:t>
      </w:r>
      <w:r w:rsidR="002C399D" w:rsidRPr="00E14AAF">
        <w:rPr>
          <w:rFonts w:eastAsia="Times New Roman"/>
          <w:color w:val="auto"/>
          <w:kern w:val="0"/>
          <w:szCs w:val="22"/>
          <w:lang w:eastAsia="en-GB"/>
          <w14:ligatures w14:val="none"/>
        </w:rPr>
        <w:t>’</w:t>
      </w:r>
      <w:r w:rsidR="006B215D" w:rsidRPr="00E14AAF">
        <w:rPr>
          <w:rFonts w:eastAsia="Times New Roman"/>
          <w:color w:val="auto"/>
          <w:kern w:val="0"/>
          <w:szCs w:val="22"/>
          <w:lang w:eastAsia="en-GB"/>
          <w14:ligatures w14:val="none"/>
        </w:rPr>
        <w:t xml:space="preserve"> can be an advocate for this, </w:t>
      </w:r>
      <w:r w:rsidR="00A554B1" w:rsidRPr="00E14AAF">
        <w:rPr>
          <w:rFonts w:eastAsia="Times New Roman"/>
          <w:color w:val="auto"/>
          <w:kern w:val="0"/>
          <w:szCs w:val="22"/>
          <w:lang w:eastAsia="en-GB"/>
          <w14:ligatures w14:val="none"/>
        </w:rPr>
        <w:t xml:space="preserve">though </w:t>
      </w:r>
      <w:r w:rsidR="006B215D" w:rsidRPr="00E14AAF">
        <w:rPr>
          <w:rFonts w:eastAsia="Times New Roman"/>
          <w:color w:val="auto"/>
          <w:kern w:val="0"/>
          <w:szCs w:val="22"/>
          <w:lang w:eastAsia="en-GB"/>
          <w14:ligatures w14:val="none"/>
        </w:rPr>
        <w:t>will need support from colleagues at all levels for the benefits to be fully realised</w:t>
      </w:r>
      <w:r w:rsidR="0006379D" w:rsidRPr="00E14AAF">
        <w:rPr>
          <w:rFonts w:eastAsia="Times New Roman"/>
          <w:color w:val="auto"/>
          <w:kern w:val="0"/>
          <w:szCs w:val="22"/>
          <w:lang w:eastAsia="en-GB"/>
          <w14:ligatures w14:val="none"/>
        </w:rPr>
        <w:t xml:space="preserve"> as part of a more system-level approach to </w:t>
      </w:r>
      <w:r w:rsidR="006B064E" w:rsidRPr="00E14AAF">
        <w:rPr>
          <w:rFonts w:eastAsia="Times New Roman"/>
          <w:color w:val="auto"/>
          <w:kern w:val="0"/>
          <w:szCs w:val="22"/>
          <w:lang w:eastAsia="en-GB"/>
          <w14:ligatures w14:val="none"/>
        </w:rPr>
        <w:t>improving</w:t>
      </w:r>
      <w:r w:rsidR="00A40CF8" w:rsidRPr="00E14AAF">
        <w:rPr>
          <w:rFonts w:eastAsia="Times New Roman"/>
          <w:color w:val="auto"/>
          <w:kern w:val="0"/>
          <w:szCs w:val="22"/>
          <w:lang w:eastAsia="en-GB"/>
          <w14:ligatures w14:val="none"/>
        </w:rPr>
        <w:t xml:space="preserve"> </w:t>
      </w:r>
      <w:r w:rsidR="006B064E" w:rsidRPr="00E14AAF">
        <w:rPr>
          <w:rFonts w:eastAsia="Times New Roman"/>
          <w:color w:val="auto"/>
          <w:kern w:val="0"/>
          <w:szCs w:val="22"/>
          <w:lang w:eastAsia="en-GB"/>
          <w14:ligatures w14:val="none"/>
        </w:rPr>
        <w:t xml:space="preserve">the </w:t>
      </w:r>
      <w:r w:rsidR="00A40CF8" w:rsidRPr="00E14AAF">
        <w:rPr>
          <w:rFonts w:eastAsia="Times New Roman"/>
          <w:color w:val="auto"/>
          <w:kern w:val="0"/>
          <w:szCs w:val="22"/>
          <w:lang w:eastAsia="en-GB"/>
          <w14:ligatures w14:val="none"/>
        </w:rPr>
        <w:t xml:space="preserve">outcomes of the employing organisation. </w:t>
      </w:r>
    </w:p>
    <w:p w14:paraId="1EFCB2F2" w14:textId="77777777" w:rsidR="007714BC" w:rsidRPr="00E14AAF" w:rsidRDefault="007714BC" w:rsidP="008C589B">
      <w:pPr>
        <w:shd w:val="clear" w:color="auto" w:fill="FFFFFF"/>
        <w:spacing w:after="150" w:line="240" w:lineRule="auto"/>
        <w:rPr>
          <w:rFonts w:eastAsia="Times New Roman"/>
          <w:b/>
          <w:bCs/>
          <w:color w:val="auto"/>
          <w:kern w:val="0"/>
          <w:szCs w:val="22"/>
          <w:lang w:eastAsia="en-GB"/>
          <w14:ligatures w14:val="none"/>
        </w:rPr>
      </w:pPr>
    </w:p>
    <w:p w14:paraId="31DF4C3C" w14:textId="71BC7773" w:rsidR="007714BC" w:rsidRPr="00E14AAF" w:rsidRDefault="00DA5034" w:rsidP="007714BC">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6</w:t>
      </w:r>
      <w:r w:rsidR="00A40CF8" w:rsidRPr="00E14AAF">
        <w:rPr>
          <w:rFonts w:eastAsia="Times New Roman"/>
          <w:b/>
          <w:bCs/>
          <w:color w:val="auto"/>
          <w:kern w:val="0"/>
          <w:szCs w:val="22"/>
          <w:lang w:eastAsia="en-GB"/>
          <w14:ligatures w14:val="none"/>
        </w:rPr>
        <w:t>.0</w:t>
      </w:r>
      <w:r w:rsidR="00A40CF8" w:rsidRPr="00E14AAF">
        <w:rPr>
          <w:rFonts w:eastAsia="Times New Roman"/>
          <w:b/>
          <w:bCs/>
          <w:color w:val="auto"/>
          <w:kern w:val="0"/>
          <w:szCs w:val="22"/>
          <w:lang w:eastAsia="en-GB"/>
          <w14:ligatures w14:val="none"/>
        </w:rPr>
        <w:tab/>
      </w:r>
      <w:r w:rsidR="007714BC" w:rsidRPr="00E14AAF">
        <w:rPr>
          <w:rFonts w:eastAsia="Times New Roman"/>
          <w:b/>
          <w:bCs/>
          <w:color w:val="auto"/>
          <w:kern w:val="0"/>
          <w:szCs w:val="22"/>
          <w:lang w:eastAsia="en-GB"/>
          <w14:ligatures w14:val="none"/>
        </w:rPr>
        <w:t>Conclusion</w:t>
      </w:r>
      <w:r w:rsidR="0022204B" w:rsidRPr="00E14AAF">
        <w:rPr>
          <w:rFonts w:eastAsia="Times New Roman"/>
          <w:b/>
          <w:bCs/>
          <w:color w:val="auto"/>
          <w:kern w:val="0"/>
          <w:szCs w:val="22"/>
          <w:lang w:eastAsia="en-GB"/>
          <w14:ligatures w14:val="none"/>
        </w:rPr>
        <w:t>s</w:t>
      </w:r>
      <w:r w:rsidR="007714BC" w:rsidRPr="00E14AAF">
        <w:rPr>
          <w:rFonts w:eastAsia="Times New Roman"/>
          <w:b/>
          <w:bCs/>
          <w:color w:val="auto"/>
          <w:kern w:val="0"/>
          <w:szCs w:val="22"/>
          <w:lang w:eastAsia="en-GB"/>
          <w14:ligatures w14:val="none"/>
        </w:rPr>
        <w:t xml:space="preserve"> </w:t>
      </w:r>
    </w:p>
    <w:p w14:paraId="2D53E8D9" w14:textId="5845F866" w:rsidR="000D1DCA" w:rsidRPr="00E14AAF" w:rsidRDefault="00CD7CAF" w:rsidP="000D1DCA">
      <w:pPr>
        <w:rPr>
          <w:color w:val="auto"/>
          <w:szCs w:val="22"/>
        </w:rPr>
      </w:pPr>
      <w:r w:rsidRPr="00E14AAF">
        <w:rPr>
          <w:color w:val="auto"/>
          <w:szCs w:val="22"/>
        </w:rPr>
        <w:t xml:space="preserve">The challenges faced by health care and public health providers around the world remain complex and challenging. </w:t>
      </w:r>
      <w:r w:rsidR="00D410A3" w:rsidRPr="00E14AAF">
        <w:rPr>
          <w:color w:val="auto"/>
          <w:szCs w:val="22"/>
        </w:rPr>
        <w:t>Healt</w:t>
      </w:r>
      <w:r w:rsidR="00CA5F6C" w:rsidRPr="00E14AAF">
        <w:rPr>
          <w:color w:val="auto"/>
          <w:szCs w:val="22"/>
        </w:rPr>
        <w:t>h</w:t>
      </w:r>
      <w:r w:rsidR="000D1DCA" w:rsidRPr="00E14AAF">
        <w:rPr>
          <w:color w:val="auto"/>
          <w:szCs w:val="22"/>
        </w:rPr>
        <w:t xml:space="preserve"> leaders who develop coaching skills in their vocational roles</w:t>
      </w:r>
      <w:r w:rsidR="002D2255" w:rsidRPr="00E14AAF">
        <w:rPr>
          <w:color w:val="auto"/>
          <w:szCs w:val="22"/>
        </w:rPr>
        <w:t xml:space="preserve"> and consciously choose when to use them</w:t>
      </w:r>
      <w:r w:rsidR="000D1DCA" w:rsidRPr="00E14AAF">
        <w:rPr>
          <w:color w:val="auto"/>
          <w:szCs w:val="22"/>
        </w:rPr>
        <w:t xml:space="preserve"> </w:t>
      </w:r>
      <w:r w:rsidRPr="00E14AAF">
        <w:rPr>
          <w:color w:val="auto"/>
          <w:szCs w:val="22"/>
        </w:rPr>
        <w:t>as ‘Leader-as-</w:t>
      </w:r>
      <w:r w:rsidR="00DA5034" w:rsidRPr="00E14AAF">
        <w:rPr>
          <w:color w:val="auto"/>
          <w:szCs w:val="22"/>
        </w:rPr>
        <w:t>coach’</w:t>
      </w:r>
      <w:r w:rsidRPr="00E14AAF">
        <w:rPr>
          <w:color w:val="auto"/>
          <w:szCs w:val="22"/>
        </w:rPr>
        <w:t xml:space="preserve">, </w:t>
      </w:r>
      <w:r w:rsidR="000D1DCA" w:rsidRPr="00E14AAF">
        <w:rPr>
          <w:color w:val="auto"/>
          <w:szCs w:val="22"/>
        </w:rPr>
        <w:t xml:space="preserve">are likely to enhance their own effectiveness, the effectiveness of others (including direct reports, teams, appraisees, mentees, educational supervisees, peers, extended team members, </w:t>
      </w:r>
      <w:proofErr w:type="gramStart"/>
      <w:r w:rsidR="000D1DCA" w:rsidRPr="00E14AAF">
        <w:rPr>
          <w:color w:val="auto"/>
          <w:szCs w:val="22"/>
        </w:rPr>
        <w:t>peers</w:t>
      </w:r>
      <w:proofErr w:type="gramEnd"/>
      <w:r w:rsidR="000D1DCA" w:rsidRPr="00E14AAF">
        <w:rPr>
          <w:color w:val="auto"/>
          <w:szCs w:val="22"/>
        </w:rPr>
        <w:t xml:space="preserve"> and colleagues), and to contribute to improved outcomes for the organisation and wider system. </w:t>
      </w:r>
    </w:p>
    <w:p w14:paraId="6C696F19" w14:textId="29040CB1" w:rsidR="008E1434" w:rsidRPr="00E14AAF" w:rsidRDefault="00C0631B" w:rsidP="00120CDF">
      <w:pPr>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The acquisition of new, evidence-based coaching skills</w:t>
      </w:r>
      <w:r w:rsidR="00D00302" w:rsidRPr="00E14AAF">
        <w:rPr>
          <w:rFonts w:eastAsia="Times New Roman"/>
          <w:color w:val="auto"/>
          <w:kern w:val="0"/>
          <w:szCs w:val="22"/>
          <w:lang w:eastAsia="en-GB"/>
          <w14:ligatures w14:val="none"/>
        </w:rPr>
        <w:t xml:space="preserve"> for leaders</w:t>
      </w:r>
      <w:r w:rsidRPr="00E14AAF">
        <w:rPr>
          <w:rFonts w:eastAsia="Times New Roman"/>
          <w:color w:val="auto"/>
          <w:kern w:val="0"/>
          <w:szCs w:val="22"/>
          <w:lang w:eastAsia="en-GB"/>
          <w14:ligatures w14:val="none"/>
        </w:rPr>
        <w:t xml:space="preserve"> require</w:t>
      </w:r>
      <w:r w:rsidR="00D00302" w:rsidRPr="00E14AAF">
        <w:rPr>
          <w:rFonts w:eastAsia="Times New Roman"/>
          <w:color w:val="auto"/>
          <w:kern w:val="0"/>
          <w:szCs w:val="22"/>
          <w:lang w:eastAsia="en-GB"/>
          <w14:ligatures w14:val="none"/>
        </w:rPr>
        <w:t>s</w:t>
      </w:r>
      <w:r w:rsidRPr="00E14AAF">
        <w:rPr>
          <w:rFonts w:eastAsia="Times New Roman"/>
          <w:color w:val="auto"/>
          <w:kern w:val="0"/>
          <w:szCs w:val="22"/>
          <w:lang w:eastAsia="en-GB"/>
          <w14:ligatures w14:val="none"/>
        </w:rPr>
        <w:t xml:space="preserve"> carefully designed training programmes</w:t>
      </w:r>
      <w:r w:rsidR="00D00302" w:rsidRPr="00E14AAF">
        <w:rPr>
          <w:rFonts w:eastAsia="Times New Roman"/>
          <w:color w:val="auto"/>
          <w:kern w:val="0"/>
          <w:szCs w:val="22"/>
          <w:lang w:eastAsia="en-GB"/>
          <w14:ligatures w14:val="none"/>
        </w:rPr>
        <w:t xml:space="preserve"> which specifically address the learning needs of the ‘Leader-as-</w:t>
      </w:r>
      <w:r w:rsidR="00D66D12" w:rsidRPr="00E14AAF">
        <w:rPr>
          <w:rFonts w:eastAsia="Times New Roman"/>
          <w:color w:val="auto"/>
          <w:kern w:val="0"/>
          <w:szCs w:val="22"/>
          <w:lang w:eastAsia="en-GB"/>
          <w14:ligatures w14:val="none"/>
        </w:rPr>
        <w:t>coach’</w:t>
      </w:r>
      <w:r w:rsidR="00F62F2A" w:rsidRPr="00E14AAF">
        <w:rPr>
          <w:rFonts w:eastAsia="Times New Roman"/>
          <w:color w:val="auto"/>
          <w:kern w:val="0"/>
          <w:szCs w:val="22"/>
          <w:lang w:eastAsia="en-GB"/>
          <w14:ligatures w14:val="none"/>
        </w:rPr>
        <w:t>, rather than diluted versions of professional coach training</w:t>
      </w:r>
      <w:r w:rsidR="00E55970" w:rsidRPr="00E14AAF">
        <w:rPr>
          <w:rFonts w:eastAsia="Times New Roman"/>
          <w:color w:val="auto"/>
          <w:kern w:val="0"/>
          <w:szCs w:val="22"/>
          <w:lang w:eastAsia="en-GB"/>
          <w14:ligatures w14:val="none"/>
        </w:rPr>
        <w:t xml:space="preserve">. </w:t>
      </w:r>
      <w:r w:rsidR="00D66D12" w:rsidRPr="00E14AAF">
        <w:rPr>
          <w:color w:val="auto"/>
          <w:szCs w:val="22"/>
        </w:rPr>
        <w:t xml:space="preserve">Whilst coaching professional bodies such as the European Mentoring and Coaching Council and International Coaching Federation have developed competency frameworks from novice to experienced coaches </w:t>
      </w:r>
      <w:r w:rsidR="00D66D12" w:rsidRPr="00E14AAF">
        <w:rPr>
          <w:color w:val="auto"/>
          <w:szCs w:val="22"/>
        </w:rPr>
        <w:fldChar w:fldCharType="begin"/>
      </w:r>
      <w:r w:rsidR="008941A9" w:rsidRPr="00E14AAF">
        <w:rPr>
          <w:color w:val="auto"/>
          <w:szCs w:val="22"/>
        </w:rPr>
        <w:instrText xml:space="preserve"> ADDIN ZOTERO_ITEM CSL_CITATION {"citationID":"WfPWWb0j","properties":{"formattedCitation":"(36,37)","plainCitation":"(36,37)","noteIndex":0},"citationItems":[{"id":635,"uris":["http://zotero.org/users/9417809/items/PEYSSW9Y"],"itemData":{"id":635,"type":"webpage","language":"en","title":"About EMCC Global Individual Accreditation (EIA)","URL":"https://www.emccglobal.org/accreditation/eia/","author":[{"family":"European Mentoring and Coaching Council","given":""}],"accessed":{"date-parts":[["2023",6,13]]},"issued":{"date-parts":[["2023"]]}}},{"id":70121,"uris":["http://zotero.org/users/9417809/items/SWL5JEYQ"],"itemData":{"id":70121,"type":"webpage","abstract":"Having an ICF Credential makes you part of an elite group of coaches who provide accountability to clients and the coaching profession.","container-title":"International Coaching Federation","language":"en-US","title":"Credentials and Standards","URL":"https://coachingfederation.org/credentials-and-standards","author":[{"family":"International Coaching Federation","given":""}],"accessed":{"date-parts":[["2024",2,16]]}}}],"schema":"https://github.com/citation-style-language/schema/raw/master/csl-citation.json"} </w:instrText>
      </w:r>
      <w:r w:rsidR="00D66D12" w:rsidRPr="00E14AAF">
        <w:rPr>
          <w:color w:val="auto"/>
          <w:szCs w:val="22"/>
        </w:rPr>
        <w:fldChar w:fldCharType="separate"/>
      </w:r>
      <w:r w:rsidR="008941A9" w:rsidRPr="00E14AAF">
        <w:rPr>
          <w:color w:val="auto"/>
        </w:rPr>
        <w:t>(36,37)</w:t>
      </w:r>
      <w:r w:rsidR="00D66D12" w:rsidRPr="00E14AAF">
        <w:rPr>
          <w:color w:val="auto"/>
          <w:szCs w:val="22"/>
        </w:rPr>
        <w:fldChar w:fldCharType="end"/>
      </w:r>
      <w:r w:rsidR="00D66D12" w:rsidRPr="00E14AAF">
        <w:rPr>
          <w:color w:val="auto"/>
          <w:szCs w:val="22"/>
        </w:rPr>
        <w:t xml:space="preserve">, there are as yet no specific competency frameworks for the ‘Leader-as-coach' nor adaptation of their respective ethical frameworks for this context. </w:t>
      </w:r>
      <w:r w:rsidR="00E560C0" w:rsidRPr="00E14AAF">
        <w:rPr>
          <w:rFonts w:eastAsia="Times New Roman"/>
          <w:color w:val="auto"/>
          <w:kern w:val="0"/>
          <w:szCs w:val="22"/>
          <w:lang w:eastAsia="en-GB"/>
          <w14:ligatures w14:val="none"/>
        </w:rPr>
        <w:t xml:space="preserve">Coaching professional bodies could assist through the development of evidence-based competencies and curricula for the ‘Leader-as-coach’. </w:t>
      </w:r>
    </w:p>
    <w:p w14:paraId="56EFDA66" w14:textId="52D76E7B" w:rsidR="00A06EC9" w:rsidRPr="00E14AAF" w:rsidRDefault="008E1434" w:rsidP="00A06EC9">
      <w:pPr>
        <w:rPr>
          <w:rFonts w:eastAsia="Times New Roman"/>
          <w:color w:val="auto"/>
          <w:kern w:val="0"/>
          <w:szCs w:val="22"/>
          <w:lang w:eastAsia="en-GB"/>
          <w14:ligatures w14:val="none"/>
        </w:rPr>
      </w:pPr>
      <w:r w:rsidRPr="00E14AAF">
        <w:rPr>
          <w:rFonts w:eastAsia="Times New Roman"/>
          <w:color w:val="auto"/>
          <w:kern w:val="0"/>
          <w:szCs w:val="22"/>
          <w:lang w:eastAsia="en-GB"/>
          <w14:ligatures w14:val="none"/>
        </w:rPr>
        <w:t xml:space="preserve">Health Leaders </w:t>
      </w:r>
      <w:r w:rsidR="00A06EC9" w:rsidRPr="00E14AAF">
        <w:rPr>
          <w:rFonts w:eastAsia="Times New Roman"/>
          <w:color w:val="auto"/>
          <w:kern w:val="0"/>
          <w:szCs w:val="22"/>
          <w:lang w:eastAsia="en-GB"/>
          <w14:ligatures w14:val="none"/>
        </w:rPr>
        <w:t xml:space="preserve">who wish to use coaching skills would benefit from evidence-based </w:t>
      </w:r>
      <w:r w:rsidRPr="00E14AAF">
        <w:rPr>
          <w:rFonts w:eastAsia="Times New Roman"/>
          <w:color w:val="auto"/>
          <w:kern w:val="0"/>
          <w:szCs w:val="22"/>
          <w:lang w:eastAsia="en-GB"/>
          <w14:ligatures w14:val="none"/>
        </w:rPr>
        <w:t>trai</w:t>
      </w:r>
      <w:r w:rsidR="00A06EC9" w:rsidRPr="00E14AAF">
        <w:rPr>
          <w:rFonts w:eastAsia="Times New Roman"/>
          <w:color w:val="auto"/>
          <w:kern w:val="0"/>
          <w:szCs w:val="22"/>
          <w:lang w:eastAsia="en-GB"/>
          <w14:ligatures w14:val="none"/>
        </w:rPr>
        <w:t xml:space="preserve">ning </w:t>
      </w:r>
      <w:r w:rsidRPr="00E14AAF">
        <w:rPr>
          <w:rFonts w:eastAsia="Times New Roman"/>
          <w:color w:val="auto"/>
          <w:kern w:val="0"/>
          <w:szCs w:val="22"/>
          <w:lang w:eastAsia="en-GB"/>
          <w14:ligatures w14:val="none"/>
        </w:rPr>
        <w:t xml:space="preserve">in coaching skills </w:t>
      </w:r>
      <w:r w:rsidR="00A06EC9" w:rsidRPr="00E14AAF">
        <w:rPr>
          <w:color w:val="auto"/>
          <w:szCs w:val="22"/>
        </w:rPr>
        <w:t xml:space="preserve">in order to </w:t>
      </w:r>
      <w:proofErr w:type="spellStart"/>
      <w:r w:rsidR="00A06EC9" w:rsidRPr="00E14AAF">
        <w:rPr>
          <w:color w:val="auto"/>
          <w:szCs w:val="22"/>
        </w:rPr>
        <w:t>to</w:t>
      </w:r>
      <w:proofErr w:type="spellEnd"/>
      <w:r w:rsidR="00A06EC9" w:rsidRPr="00E14AAF">
        <w:rPr>
          <w:color w:val="auto"/>
          <w:szCs w:val="22"/>
        </w:rPr>
        <w:t xml:space="preserve"> make conscious choices about their ways of working with an employee, to be more skilled at using coaching behaviours when appropriate, and also able to navigate complex ethical challenges in order to positively both avoid harm and to do good in terms of employee and wider outcomes. They </w:t>
      </w:r>
      <w:r w:rsidRPr="00E14AAF">
        <w:rPr>
          <w:rFonts w:eastAsia="Times New Roman"/>
          <w:color w:val="auto"/>
          <w:kern w:val="0"/>
          <w:szCs w:val="22"/>
          <w:lang w:eastAsia="en-GB"/>
          <w14:ligatures w14:val="none"/>
        </w:rPr>
        <w:t xml:space="preserve">will need the opportunity to try out new behaviours, receive feedback and reflect on their learning over a period of time, and </w:t>
      </w:r>
      <w:r w:rsidR="00A06EC9" w:rsidRPr="00E14AAF">
        <w:rPr>
          <w:rFonts w:eastAsia="Times New Roman"/>
          <w:color w:val="auto"/>
          <w:kern w:val="0"/>
          <w:szCs w:val="22"/>
          <w:lang w:eastAsia="en-GB"/>
          <w14:ligatures w14:val="none"/>
        </w:rPr>
        <w:t xml:space="preserve">to receive </w:t>
      </w:r>
      <w:r w:rsidRPr="00E14AAF">
        <w:rPr>
          <w:rFonts w:eastAsia="Times New Roman"/>
          <w:color w:val="auto"/>
          <w:kern w:val="0"/>
          <w:szCs w:val="22"/>
          <w:lang w:eastAsia="en-GB"/>
          <w14:ligatures w14:val="none"/>
        </w:rPr>
        <w:t xml:space="preserve">the support of coaching supervision. </w:t>
      </w:r>
      <w:r w:rsidR="00BA73E2" w:rsidRPr="00E14AAF">
        <w:rPr>
          <w:rFonts w:eastAsia="Times New Roman"/>
          <w:color w:val="auto"/>
          <w:kern w:val="0"/>
          <w:szCs w:val="22"/>
          <w:lang w:eastAsia="en-GB"/>
          <w14:ligatures w14:val="none"/>
        </w:rPr>
        <w:t xml:space="preserve">The trained </w:t>
      </w:r>
      <w:r w:rsidR="00FB2C0F" w:rsidRPr="00E14AAF">
        <w:rPr>
          <w:rFonts w:eastAsia="Times New Roman"/>
          <w:color w:val="auto"/>
          <w:kern w:val="0"/>
          <w:szCs w:val="22"/>
          <w:lang w:eastAsia="en-GB"/>
          <w14:ligatures w14:val="none"/>
        </w:rPr>
        <w:t>‘</w:t>
      </w:r>
      <w:r w:rsidR="00BA73E2" w:rsidRPr="00E14AAF">
        <w:rPr>
          <w:rFonts w:eastAsia="Times New Roman"/>
          <w:color w:val="auto"/>
          <w:kern w:val="0"/>
          <w:szCs w:val="22"/>
          <w:lang w:eastAsia="en-GB"/>
          <w14:ligatures w14:val="none"/>
        </w:rPr>
        <w:t>Health</w:t>
      </w:r>
      <w:r w:rsidR="00CA5F6C" w:rsidRPr="00E14AAF">
        <w:rPr>
          <w:rFonts w:eastAsia="Times New Roman"/>
          <w:color w:val="auto"/>
          <w:kern w:val="0"/>
          <w:szCs w:val="22"/>
          <w:lang w:eastAsia="en-GB"/>
          <w14:ligatures w14:val="none"/>
        </w:rPr>
        <w:t xml:space="preserve"> </w:t>
      </w:r>
      <w:r w:rsidR="00BA73E2" w:rsidRPr="00E14AAF">
        <w:rPr>
          <w:rFonts w:eastAsia="Times New Roman"/>
          <w:color w:val="auto"/>
          <w:kern w:val="0"/>
          <w:szCs w:val="22"/>
          <w:lang w:eastAsia="en-GB"/>
          <w14:ligatures w14:val="none"/>
        </w:rPr>
        <w:t>Leader-as-coach</w:t>
      </w:r>
      <w:r w:rsidR="00CA5F6C" w:rsidRPr="00E14AAF">
        <w:rPr>
          <w:rFonts w:eastAsia="Times New Roman"/>
          <w:color w:val="auto"/>
          <w:kern w:val="0"/>
          <w:szCs w:val="22"/>
          <w:lang w:eastAsia="en-GB"/>
          <w14:ligatures w14:val="none"/>
        </w:rPr>
        <w:t>’</w:t>
      </w:r>
      <w:r w:rsidR="00BA73E2" w:rsidRPr="00E14AAF">
        <w:rPr>
          <w:rFonts w:eastAsia="Times New Roman"/>
          <w:color w:val="auto"/>
          <w:kern w:val="0"/>
          <w:szCs w:val="22"/>
          <w:lang w:eastAsia="en-GB"/>
          <w14:ligatures w14:val="none"/>
        </w:rPr>
        <w:t xml:space="preserve"> may </w:t>
      </w:r>
      <w:r w:rsidR="00A709BF" w:rsidRPr="00E14AAF">
        <w:rPr>
          <w:rFonts w:eastAsia="Times New Roman"/>
          <w:color w:val="auto"/>
          <w:kern w:val="0"/>
          <w:szCs w:val="22"/>
          <w:lang w:eastAsia="en-GB"/>
          <w14:ligatures w14:val="none"/>
        </w:rPr>
        <w:t>seek to</w:t>
      </w:r>
      <w:r w:rsidR="00BA73E2" w:rsidRPr="00E14AAF">
        <w:rPr>
          <w:color w:val="auto"/>
          <w:szCs w:val="22"/>
        </w:rPr>
        <w:t xml:space="preserve"> influence the culture of the organisation </w:t>
      </w:r>
      <w:r w:rsidR="00A709BF" w:rsidRPr="00E14AAF">
        <w:rPr>
          <w:color w:val="auto"/>
          <w:szCs w:val="22"/>
        </w:rPr>
        <w:t xml:space="preserve">and system, </w:t>
      </w:r>
      <w:r w:rsidR="00BA73E2" w:rsidRPr="00E14AAF">
        <w:rPr>
          <w:color w:val="auto"/>
          <w:szCs w:val="22"/>
        </w:rPr>
        <w:t>and to support other Leaders who are using coaching skills.</w:t>
      </w:r>
    </w:p>
    <w:p w14:paraId="2E7DFD6F" w14:textId="5D2EA558" w:rsidR="00885FB7" w:rsidRPr="00E14AAF" w:rsidRDefault="00A06EC9" w:rsidP="00120CDF">
      <w:pPr>
        <w:rPr>
          <w:rFonts w:eastAsia="Times New Roman"/>
          <w:color w:val="auto"/>
          <w:kern w:val="0"/>
          <w:szCs w:val="22"/>
          <w:lang w:eastAsia="en-GB"/>
          <w14:ligatures w14:val="none"/>
        </w:rPr>
      </w:pPr>
      <w:r w:rsidRPr="00E14AAF">
        <w:rPr>
          <w:color w:val="auto"/>
          <w:szCs w:val="22"/>
        </w:rPr>
        <w:lastRenderedPageBreak/>
        <w:t xml:space="preserve">The </w:t>
      </w:r>
      <w:r w:rsidR="00FB2C0F" w:rsidRPr="00E14AAF">
        <w:rPr>
          <w:color w:val="auto"/>
          <w:szCs w:val="22"/>
        </w:rPr>
        <w:t>‘</w:t>
      </w:r>
      <w:r w:rsidR="002A0728" w:rsidRPr="00E14AAF">
        <w:rPr>
          <w:color w:val="auto"/>
          <w:szCs w:val="22"/>
        </w:rPr>
        <w:t>H</w:t>
      </w:r>
      <w:r w:rsidR="00A709BF" w:rsidRPr="00E14AAF">
        <w:rPr>
          <w:color w:val="auto"/>
          <w:szCs w:val="22"/>
        </w:rPr>
        <w:t>ealth</w:t>
      </w:r>
      <w:r w:rsidRPr="00E14AAF">
        <w:rPr>
          <w:color w:val="auto"/>
          <w:szCs w:val="22"/>
        </w:rPr>
        <w:t xml:space="preserve"> Leader-as-coach’ thus requires </w:t>
      </w:r>
      <w:r w:rsidRPr="00E14AAF">
        <w:rPr>
          <w:rFonts w:eastAsia="Times New Roman"/>
          <w:color w:val="auto"/>
          <w:kern w:val="0"/>
          <w:szCs w:val="22"/>
          <w:lang w:eastAsia="en-GB"/>
          <w14:ligatures w14:val="none"/>
        </w:rPr>
        <w:t>a supportive organisational context and culture</w:t>
      </w:r>
      <w:r w:rsidR="00086CA1" w:rsidRPr="00E14AAF">
        <w:rPr>
          <w:rFonts w:eastAsia="Times New Roman"/>
          <w:color w:val="auto"/>
          <w:kern w:val="0"/>
          <w:szCs w:val="22"/>
          <w:lang w:eastAsia="en-GB"/>
          <w14:ligatures w14:val="none"/>
        </w:rPr>
        <w:t xml:space="preserve"> to ensure that the benefits of working in this way can be realised</w:t>
      </w:r>
      <w:r w:rsidRPr="00E14AAF">
        <w:rPr>
          <w:color w:val="auto"/>
          <w:szCs w:val="22"/>
        </w:rPr>
        <w:t>. Healthcare and public health organisations who wish to enhance their effectiveness may benefit from a strategic approach to developing a ‘pro-coaching culture’ as part of their wider organisational or system strategy</w:t>
      </w:r>
      <w:r w:rsidR="00DE57A7" w:rsidRPr="00E14AAF">
        <w:rPr>
          <w:color w:val="auto"/>
          <w:szCs w:val="22"/>
        </w:rPr>
        <w:t>,</w:t>
      </w:r>
      <w:r w:rsidR="00DA41D1" w:rsidRPr="00E14AAF">
        <w:rPr>
          <w:color w:val="auto"/>
          <w:szCs w:val="22"/>
        </w:rPr>
        <w:t xml:space="preserve"> </w:t>
      </w:r>
    </w:p>
    <w:p w14:paraId="536DE90F" w14:textId="22CCC02D" w:rsidR="00A44FA0" w:rsidRPr="00E14AAF" w:rsidRDefault="00CD7CAF" w:rsidP="00120CDF">
      <w:pPr>
        <w:rPr>
          <w:color w:val="auto"/>
          <w:szCs w:val="22"/>
        </w:rPr>
      </w:pPr>
      <w:r w:rsidRPr="00E14AAF">
        <w:rPr>
          <w:color w:val="auto"/>
          <w:szCs w:val="22"/>
          <w:shd w:val="clear" w:color="auto" w:fill="FFFFFF"/>
        </w:rPr>
        <w:t>While there is a need for leadership development programmes and coaching to develop senior leaders who are able to lead in the complex environments ahead</w:t>
      </w:r>
      <w:r w:rsidR="00455B06" w:rsidRPr="00E14AAF">
        <w:rPr>
          <w:color w:val="auto"/>
          <w:szCs w:val="22"/>
          <w:shd w:val="clear" w:color="auto" w:fill="FFFFFF"/>
        </w:rPr>
        <w:t xml:space="preserve"> </w:t>
      </w:r>
      <w:r w:rsidR="00455B06" w:rsidRPr="00E14AAF">
        <w:rPr>
          <w:color w:val="auto"/>
          <w:szCs w:val="22"/>
          <w:shd w:val="clear" w:color="auto" w:fill="FFFFFF"/>
        </w:rPr>
        <w:fldChar w:fldCharType="begin"/>
      </w:r>
      <w:r w:rsidR="00F0724C" w:rsidRPr="00E14AAF">
        <w:rPr>
          <w:color w:val="auto"/>
          <w:szCs w:val="22"/>
          <w:shd w:val="clear" w:color="auto" w:fill="FFFFFF"/>
        </w:rPr>
        <w:instrText xml:space="preserve"> ADDIN ZOTERO_ITEM CSL_CITATION {"citationID":"neN60RkW","properties":{"formattedCitation":"(4\\uc0\\u8211{}7)","plainCitation":"(4–7)","noteIndex":0},"citationItems":[{"id":148,"uris":["http://zotero.org/users/9417809/items/EIXXBTBJ"],"itemData":{"id":148,"type":"article-journal","abstract":"Interest in leadership development in healthcare is substantial. Yet it remains unclear which interventions are most reliably associated with positive outcomes. We focus on the important area of physician leadership development in a systematic literature review of the latest research from 2007 to 2016. The paper applies a validated instrument used for medical education, MERSQI, to the included studies. Ours is the first review in this research area to create a tiered rating system to assess the best available evidence. We concentrate on findings from papers in the highly-rated categories. First, our review concludes that improvements in individual-level outcomes can be achieved (e.g. knowledge, motivation, skills, and behaviour change). Second, development programs can substantially improve organizational and benefit to patients outcomes. Third, some of the most effective interventions include: interactive workshops, videotaped simulations followed by peer and expert feedback, Multisource Feedback (MSF), coaching, action learning, and mentoring. Fourth, the evidence suggests that objective outcome data should be collected at baseline, end of program, and retrospectively. An outcomes-based approach appears to be the most effective design of programs. We also make recommendations for future research and practice.","container-title":"Social Science &amp; Medicine","DOI":"10.1016/j.socscimed.2019.112709","ISSN":"1873-5347","journalAbbreviation":"Soc Sci Med","language":"eng","note":"PMID: 31887629","page":"112709","source":"PubMed","title":"Evidence-based leadership development for physicians: A systematic literature review","title-short":"Evidence-based leadership development for physicians","volume":"246","author":[{"family":"Geerts","given":"Jaason M."},{"family":"Goodall","given":"Amanda H."},{"family":"Agius","given":"Stevie"}],"issued":{"date-parts":[["2020"]]}}},{"id":91,"uris":["http://zotero.org/users/9417809/items/URV4WBSH"],"itemData":{"id":91,"type":"article-journal","abstract":"Health systems invest significant resources in leadership development for physicians and other health professionals. Competent leadership is considered vital for maintaining and improving quality and patient safety. We carried out this systematic review to synthesise new empirical evidence regarding medical leadership development programme factors which are associated with outcomes at the clinical and organisational levels. Using Ovid MEDLINE, we conducted a database search using both free text and Medical Subject Headings. We then conducted an extensive hand-search of references and of citations in known healthcare leadership development reviews. We applied the Medical Education Research Study Quality Indicator (MERSQI) and the Joanna Briggs Institute (JBI) Critical Appraisal Tool to determine study reliability, and synthesised results using a meta-aggregation approach. 117 studies were included in this systematic review. 28 studies met criteria for higher reliability studies. The median critical appraisal score according to the MERSQI was 8.5/18 and the median critical appraisal score according to the JBI was 3/10. There were recurring causes of low study quality scores related to study design, data analysis and reporting. There was considerable heterogeneity in intervention design and evaluation design. Programmes with internal or mixed faculty were significantly more likely to report organisational outcomes than programmes with external faculty only (p=0.049). Project work and mentoring increased the likelihood of organisational outcomes. No leadership development content area was particularly associated with organisational outcomes. In leadership development programmes in healthcare, external faculty should be used to supplement in-house faculty and not be a replacement for in-house expertise. To facilitate organisational outcomes, interventions should include project work and mentoring. Educational methods appear to be more important for organisational outcomes than specific curriculum content. Improving evaluation design will allow educators and evaluators to more effectively understand factors which are reliably associated with organisational outcomes of leadership development.","container-title":"BMJ Leader","DOI":"10.1136/leader-2020-000360","ISSN":"2398-631X","issue":"3","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source":"bmjleader.bmj.com","title":"Evidence-based medical leadership development: a systematic review","title-short":"Evidence-based medical leadership development","URL":"https://bmjleader.bmj.com/content/5/3/206","volume":"5","author":[{"family":"Lyons","given":"Oscar"},{"family":"George","given":"Robynne"},{"family":"Galante","given":"Joao R."},{"family":"Mafi","given":"Alexander"},{"family":"Fordwoh","given":"Thomas"},{"family":"Frich","given":"Jan"},{"family":"Geerts","given":"Jaason Matthew"}],"accessed":{"date-parts":[["2022",4,26]]},"issued":{"date-parts":[["2021"]]}}},{"id":153,"uris":["http://zotero.org/users/9417809/items/TQWIBYPR"],"itemData":{"id":153,"type":"article-journal","abstract":"BACKGROUND: Due to the increasing complexity of medical education and practice, the preparation of healthcare professionals for leadership roles and responsibilities has become increasingly important. To date, the literature on faculty development designed to promote leadership in medical education has not been reviewed in a systematic fashion.\nAIM: The objective of this review is to synthesize the existing evidence that addresses the following question: 'What are the effects of faculty development interventions designed to improve leadership abilities on the knowledge, attitudes, and skills of faculty members in medicine and on the institutions in which they work?'\nMETHODS: SEARCH STRATEGY: The search, which covered the period 1980-2009, included six databases (Medline, EMBASE, CINAHL, Web of Science, ERIC, and ABI/Inform) and used the following keywords: faculty development; in-service training; doctor; medic; physician; faculty; leadership; management; administration; executive; and change agent. Hand searches were also conducted, and expert recommendations were solicited.\nINCLUSION AND EXCLUSION CRITERIA: Articles with a focus on faculty development to improve leadership, targeting basic science and clinical faculty members, were reviewed. All study designs that included outcome data beyond participant satisfaction were examined. From an initial 687 unique records, 48 articles met the review criteria in three broad categories: (1) reports in which leadership was the primary focus of the intervention; (2) reports in which leadership was a component of a broader focus on educational development; and (3) reports in which leadership was a component of a broader focus on academic career development.\nDATA EXTRACTION: Data were extracted by three coders using the standardized Best Evidence Medical Education coding sheet adapted for our use. One reviewer coded all of the articles, and two reviewers each coded half of the dataset. Coding differences were resolved through discussion.\nDATA SYNTHESIS: Data were synthesized using Kirkpatrick's four levels of educational outcomes. Findings were grouped by intervention type and level of outcome.\nRESULTS: Forty-eight articles described 41 studies of 35 different interventions. The majority of the interventions targeted clinical faculty members and included workshops, short courses, fellowships, and other longitudinal programs. The majority of studies were quantitative in nature, though five studies used a qualitative design, and 12 studies used mixed methods. All quantitative studies were quasi-experimental and most employed a single group design; only two studies had a comparison group. Qualitative study designs were typically not specified. The majority of evaluation data, primarily collected post-intervention, consisted of participants' responses to questionnaires and interviews. KEY POINTS AND SUMMARY OF OUTCOMES: Despite methodological limitations, the faculty development literature tends to support the following outcomes: ▪ High satisfaction with faculty development programs. Participants consistently found programs to be useful and of both personal and professional benefit. They also valued the practical relevance and applicability of the instructional methods used. ▪ A change in attitudes toward organizational contexts and leadership roles. Participants reported positive changes in attitudes toward their own organizations as well as their leadership capabilities. Some reported an increased awareness of--and commitment to--their institution's vision and challenges, whereas others reported greater self-awareness of personal strengths and limitations, increased motivation, and confidence in their leadership roles. A greater sense of community and appreciation of the benefits of networking were also identified. ▪ Gains in knowledge and skills. Participants reported increased knowledge of leadership concepts, principles, and strategies (e.g., leadership styles and strategic planning), gains in specific leadership skills (e.g., personal effectiveness and conflict resolution), and increased awareness of leadership roles in academic settings. ▪ Changes in leadership behavior. Self-perceived changes in leadership behavior were consistently reported and included a change in leadership styles, the application of new skills to the workplace (e.g., departmental reorganization and team building), the adoption of new leadership roles and responsibilities, and the creation of new collaborations and networks. Observed changes primarily suggested new leadership positions. ▪ Limited changes in organizational practice. Although not frequently examined, changes in organizational practice included the implementation of specific educational innovations, an increased emphasis on educational scholarship, and the establishment of collegial networks. ▪ Key features of faculty development. Features contributing to positive outcomes included the use of: multiple instructional methods within single interventions; experiential learning and reflective practice; individual and group projects; peer support and the development of communities of practice; mentorship; and institutional support. ▪ Avenues for future development: Moving forward, faculty development programs should: ground their work in a theoretical framework; articulate their definition of leadership; consider the role of context; explore the value of extended programs and follow-up sessions; and promote the use of alternative practices including narrative approaches, peer coaching, and team development. METHODOLOGICAL ISSUES: More rigorous and diverse research designs are needed to capture the complexity of interventions in this area. Varied methods of assessment, utilizing multiple data sources to tap changes at the interpersonal and organizational level should be explored, as should the maintenance of change over time. Process-oriented studies, comparing different faculty development strategies and clarifying the process of change through faculty development, should also become a priority.\nCONCLUSION: Participants value leadership development activities and report changes in attitudes, knowledge, skills and behavior. Moreover, despite methodological limitations, certain program characteristics seem to be associated with positive outcomes. Further research is required to explore these associations and document changes at both the individual and organizational level.","container-title":"Medical Teacher","DOI":"10.3109/0142159X.2012.680937","ISSN":"1466-187X","issue":"6","journalAbbreviation":"Med Teach","language":"eng","note":"PMID: 22578043","page":"483-503","source":"PubMed","title":"Faculty development initiatives designed to promote leadership in medical education. A BEME systematic review: BEME Guide No. 19","title-short":"Faculty development initiatives designed to promote leadership in medical education. A BEME systematic review","volume":"34","author":[{"family":"Steinert","given":"Yvonne"},{"family":"Naismith","given":"Laura"},{"family":"Mann","given":"Karen"}],"issued":{"date-parts":[["2012"]]}}},{"id":125,"uris":["http://zotero.org/users/9417809/items/HWRLJGXS"],"itemData":{"id":125,"type":"article-journal","abstract":"Physician leadership development programs typically aim to strengthen physicians’ leadership competencies and improve organizational performance. We conducted a systematic review of medical literature on physician leadership development programs in order to characterize the setting, educational content, teaching methods, and learning outcomes achieved.","container-title":"Journal of General Internal Medicine","DOI":"10.1007/s11606-014-3141-1","ISSN":"1525-1497","issue":"5","journalAbbreviation":"J GEN INTERN MED","language":"en","page":"656-674","source":"Springer Link","title":"Leadership Development Programs for Physicians: A Systematic Review","title-short":"Leadership Development Programs for Physicians","volume":"30","author":[{"family":"Frich","given":"Jan C."},{"family":"Brewster","given":"Amanda L."},{"family":"Cherlin","given":"Emily J."},{"family":"Bradley","given":"Elizabeth H."}],"issued":{"date-parts":[["2015",5,1]]}}}],"schema":"https://github.com/citation-style-language/schema/raw/master/csl-citation.json"} </w:instrText>
      </w:r>
      <w:r w:rsidR="00455B06" w:rsidRPr="00E14AAF">
        <w:rPr>
          <w:color w:val="auto"/>
          <w:szCs w:val="22"/>
          <w:shd w:val="clear" w:color="auto" w:fill="FFFFFF"/>
        </w:rPr>
        <w:fldChar w:fldCharType="separate"/>
      </w:r>
      <w:r w:rsidR="00F0724C" w:rsidRPr="00E14AAF">
        <w:rPr>
          <w:color w:val="auto"/>
          <w:kern w:val="0"/>
          <w:szCs w:val="24"/>
        </w:rPr>
        <w:t>(4–7)</w:t>
      </w:r>
      <w:r w:rsidR="00455B06" w:rsidRPr="00E14AAF">
        <w:rPr>
          <w:color w:val="auto"/>
          <w:szCs w:val="22"/>
          <w:shd w:val="clear" w:color="auto" w:fill="FFFFFF"/>
        </w:rPr>
        <w:fldChar w:fldCharType="end"/>
      </w:r>
      <w:r w:rsidRPr="00E14AAF">
        <w:rPr>
          <w:color w:val="auto"/>
          <w:szCs w:val="22"/>
          <w:shd w:val="clear" w:color="auto" w:fill="FFFFFF"/>
        </w:rPr>
        <w:t>, the</w:t>
      </w:r>
      <w:r w:rsidR="002E6062" w:rsidRPr="00E14AAF">
        <w:rPr>
          <w:color w:val="auto"/>
          <w:szCs w:val="22"/>
          <w:shd w:val="clear" w:color="auto" w:fill="FFFFFF"/>
        </w:rPr>
        <w:t>re may be an opportunity to improve the processes of the</w:t>
      </w:r>
      <w:r w:rsidR="00492AEC" w:rsidRPr="00E14AAF">
        <w:rPr>
          <w:color w:val="auto"/>
          <w:szCs w:val="22"/>
          <w:shd w:val="clear" w:color="auto" w:fill="FFFFFF"/>
        </w:rPr>
        <w:t xml:space="preserve"> </w:t>
      </w:r>
      <w:r w:rsidR="00492AEC" w:rsidRPr="00E14AAF">
        <w:rPr>
          <w:color w:val="auto"/>
          <w:szCs w:val="22"/>
        </w:rPr>
        <w:t>thousands of formal and informal conversations (in person, through email, text messages, meetings, and other forms of communication) which take place by individuals and leaders and their teams, organisations, and/or a systems on a daily basis in clinical and population health environments</w:t>
      </w:r>
      <w:r w:rsidR="00AB61A2" w:rsidRPr="00E14AAF">
        <w:rPr>
          <w:color w:val="auto"/>
          <w:szCs w:val="22"/>
        </w:rPr>
        <w:t xml:space="preserve">. </w:t>
      </w:r>
      <w:r w:rsidR="00A411CC" w:rsidRPr="00E14AAF">
        <w:rPr>
          <w:color w:val="auto"/>
          <w:szCs w:val="22"/>
        </w:rPr>
        <w:t xml:space="preserve">The emerging literature </w:t>
      </w:r>
      <w:r w:rsidR="009C4CF7" w:rsidRPr="00E14AAF">
        <w:rPr>
          <w:color w:val="auto"/>
          <w:szCs w:val="22"/>
        </w:rPr>
        <w:t xml:space="preserve">on the Leader-as-Coach </w:t>
      </w:r>
      <w:r w:rsidR="00A411CC" w:rsidRPr="00E14AAF">
        <w:rPr>
          <w:color w:val="auto"/>
          <w:szCs w:val="22"/>
        </w:rPr>
        <w:t xml:space="preserve">referred to in this paper suggests that many of these </w:t>
      </w:r>
      <w:r w:rsidR="009C4CF7" w:rsidRPr="00E14AAF">
        <w:rPr>
          <w:color w:val="auto"/>
          <w:szCs w:val="22"/>
        </w:rPr>
        <w:t xml:space="preserve">conversations </w:t>
      </w:r>
      <w:r w:rsidR="00492AEC" w:rsidRPr="00E14AAF">
        <w:rPr>
          <w:color w:val="auto"/>
          <w:szCs w:val="22"/>
        </w:rPr>
        <w:t>could benefit from being more ‘coaching orientated’</w:t>
      </w:r>
      <w:r w:rsidR="0020013C" w:rsidRPr="00E14AAF">
        <w:rPr>
          <w:color w:val="auto"/>
          <w:szCs w:val="22"/>
        </w:rPr>
        <w:t>. Further research is needed in a health context</w:t>
      </w:r>
      <w:r w:rsidR="00492AEC" w:rsidRPr="00E14AAF">
        <w:rPr>
          <w:color w:val="auto"/>
          <w:szCs w:val="22"/>
        </w:rPr>
        <w:t xml:space="preserve"> in order to</w:t>
      </w:r>
      <w:r w:rsidR="0020013C" w:rsidRPr="00E14AAF">
        <w:rPr>
          <w:color w:val="auto"/>
          <w:szCs w:val="22"/>
        </w:rPr>
        <w:t xml:space="preserve"> understand the </w:t>
      </w:r>
      <w:r w:rsidR="003949EB" w:rsidRPr="00E14AAF">
        <w:rPr>
          <w:color w:val="auto"/>
          <w:szCs w:val="22"/>
        </w:rPr>
        <w:t>potential for the ‘Health Leader-as-Coach’ to</w:t>
      </w:r>
      <w:r w:rsidR="00492AEC" w:rsidRPr="00E14AAF">
        <w:rPr>
          <w:color w:val="auto"/>
          <w:szCs w:val="22"/>
        </w:rPr>
        <w:t xml:space="preserve"> </w:t>
      </w:r>
      <w:r w:rsidRPr="00E14AAF">
        <w:rPr>
          <w:color w:val="auto"/>
          <w:szCs w:val="22"/>
        </w:rPr>
        <w:t xml:space="preserve">positively </w:t>
      </w:r>
      <w:r w:rsidR="00492AEC" w:rsidRPr="00E14AAF">
        <w:rPr>
          <w:color w:val="auto"/>
          <w:szCs w:val="22"/>
        </w:rPr>
        <w:t xml:space="preserve">impact health outcomes </w:t>
      </w:r>
      <w:r w:rsidR="00817522" w:rsidRPr="00E14AAF">
        <w:rPr>
          <w:color w:val="auto"/>
          <w:szCs w:val="22"/>
        </w:rPr>
        <w:t xml:space="preserve">more </w:t>
      </w:r>
      <w:r w:rsidR="00492AEC" w:rsidRPr="00E14AAF">
        <w:rPr>
          <w:color w:val="auto"/>
          <w:szCs w:val="22"/>
        </w:rPr>
        <w:t>rapidly and at scale.</w:t>
      </w:r>
    </w:p>
    <w:p w14:paraId="7819CF06" w14:textId="77777777" w:rsidR="00CD7CAF" w:rsidRPr="00E14AAF" w:rsidRDefault="00CD7CAF" w:rsidP="00120CDF">
      <w:pPr>
        <w:rPr>
          <w:color w:val="auto"/>
          <w:szCs w:val="22"/>
        </w:rPr>
      </w:pPr>
    </w:p>
    <w:p w14:paraId="5E7C786E" w14:textId="77777777" w:rsidR="007714BC" w:rsidRPr="00E14AAF" w:rsidRDefault="007714BC" w:rsidP="007714BC">
      <w:pPr>
        <w:shd w:val="clear" w:color="auto" w:fill="FFFFFF"/>
        <w:spacing w:after="150" w:line="240" w:lineRule="auto"/>
        <w:rPr>
          <w:rFonts w:eastAsia="Times New Roman"/>
          <w:b/>
          <w:bCs/>
          <w:color w:val="auto"/>
          <w:kern w:val="0"/>
          <w:szCs w:val="22"/>
          <w:lang w:eastAsia="en-GB"/>
          <w14:ligatures w14:val="none"/>
        </w:rPr>
      </w:pPr>
      <w:r w:rsidRPr="00E14AAF">
        <w:rPr>
          <w:rFonts w:eastAsia="Times New Roman"/>
          <w:b/>
          <w:bCs/>
          <w:color w:val="auto"/>
          <w:kern w:val="0"/>
          <w:szCs w:val="22"/>
          <w:lang w:eastAsia="en-GB"/>
          <w14:ligatures w14:val="none"/>
        </w:rPr>
        <w:t>References</w:t>
      </w:r>
    </w:p>
    <w:p w14:paraId="0519B118" w14:textId="77777777" w:rsidR="00F0724C" w:rsidRPr="00E14AAF" w:rsidRDefault="0022204B" w:rsidP="00F0724C">
      <w:pPr>
        <w:pStyle w:val="Bibliography"/>
        <w:rPr>
          <w:color w:val="auto"/>
        </w:rPr>
      </w:pPr>
      <w:r w:rsidRPr="00E14AAF">
        <w:rPr>
          <w:color w:val="auto"/>
          <w:szCs w:val="22"/>
        </w:rPr>
        <w:fldChar w:fldCharType="begin"/>
      </w:r>
      <w:r w:rsidR="001C178B" w:rsidRPr="00E14AAF">
        <w:rPr>
          <w:color w:val="auto"/>
          <w:szCs w:val="22"/>
        </w:rPr>
        <w:instrText xml:space="preserve"> ADDIN ZOTERO_BIBL {"uncited":[],"omitted":[],"custom":[]} CSL_BIBLIOGRAPHY </w:instrText>
      </w:r>
      <w:r w:rsidRPr="00E14AAF">
        <w:rPr>
          <w:color w:val="auto"/>
          <w:szCs w:val="22"/>
        </w:rPr>
        <w:fldChar w:fldCharType="separate"/>
      </w:r>
      <w:r w:rsidR="00F0724C" w:rsidRPr="00E14AAF">
        <w:rPr>
          <w:color w:val="auto"/>
        </w:rPr>
        <w:t>1.</w:t>
      </w:r>
      <w:r w:rsidR="00F0724C" w:rsidRPr="00E14AAF">
        <w:rPr>
          <w:color w:val="auto"/>
        </w:rPr>
        <w:tab/>
        <w:t>Storey J, Holti R. Towards a New Model of Leadership for the NHS [Internet]. London: NHS Leadership Academy; 2013. Available from: https://www.leadershipacademy.nhs.uk/wp-content/uploads/dlm_uploads/2014/10/Towards-a-New-Model-of-Leadership-2013.pdf</w:t>
      </w:r>
    </w:p>
    <w:p w14:paraId="45ABA6E8" w14:textId="77777777" w:rsidR="00F0724C" w:rsidRPr="00E14AAF" w:rsidRDefault="00F0724C" w:rsidP="00F0724C">
      <w:pPr>
        <w:pStyle w:val="Bibliography"/>
        <w:rPr>
          <w:color w:val="auto"/>
        </w:rPr>
      </w:pPr>
      <w:r w:rsidRPr="00E14AAF">
        <w:rPr>
          <w:color w:val="auto"/>
        </w:rPr>
        <w:t>2.</w:t>
      </w:r>
      <w:r w:rsidRPr="00E14AAF">
        <w:rPr>
          <w:color w:val="auto"/>
        </w:rPr>
        <w:tab/>
        <w:t xml:space="preserve">Reinertsen JL. Physicians as leaders in the improvement of health care systems. Ann Intern Med. 1998;128(10):833–8. </w:t>
      </w:r>
    </w:p>
    <w:p w14:paraId="652EED2B" w14:textId="77777777" w:rsidR="00F0724C" w:rsidRPr="00E14AAF" w:rsidRDefault="00F0724C" w:rsidP="00F0724C">
      <w:pPr>
        <w:pStyle w:val="Bibliography"/>
        <w:rPr>
          <w:color w:val="auto"/>
        </w:rPr>
      </w:pPr>
      <w:r w:rsidRPr="00E14AAF">
        <w:rPr>
          <w:color w:val="auto"/>
        </w:rPr>
        <w:t>3.</w:t>
      </w:r>
      <w:r w:rsidRPr="00E14AAF">
        <w:rPr>
          <w:color w:val="auto"/>
        </w:rPr>
        <w:tab/>
        <w:t xml:space="preserve">McAlearney AS. Using leadership development programs to improve quality and efficiency in healthcare. J Healthc Manag Am Coll Healthc Exec. 2008;53(5):319–31; discussion 331-2. </w:t>
      </w:r>
    </w:p>
    <w:p w14:paraId="544D711F" w14:textId="77777777" w:rsidR="00F0724C" w:rsidRPr="00E14AAF" w:rsidRDefault="00F0724C" w:rsidP="00F0724C">
      <w:pPr>
        <w:pStyle w:val="Bibliography"/>
        <w:rPr>
          <w:color w:val="auto"/>
        </w:rPr>
      </w:pPr>
      <w:r w:rsidRPr="00E14AAF">
        <w:rPr>
          <w:color w:val="auto"/>
        </w:rPr>
        <w:t>4.</w:t>
      </w:r>
      <w:r w:rsidRPr="00E14AAF">
        <w:rPr>
          <w:color w:val="auto"/>
        </w:rPr>
        <w:tab/>
        <w:t xml:space="preserve">Geerts JM, Goodall AH, Agius S. Evidence-based leadership development for physicians: A systematic literature review. Soc Sci Med. 2020;246:112709. </w:t>
      </w:r>
    </w:p>
    <w:p w14:paraId="39F99EAF" w14:textId="77777777" w:rsidR="00F0724C" w:rsidRPr="00E14AAF" w:rsidRDefault="00F0724C" w:rsidP="00F0724C">
      <w:pPr>
        <w:pStyle w:val="Bibliography"/>
        <w:rPr>
          <w:color w:val="auto"/>
        </w:rPr>
      </w:pPr>
      <w:r w:rsidRPr="00E14AAF">
        <w:rPr>
          <w:color w:val="auto"/>
        </w:rPr>
        <w:t>5.</w:t>
      </w:r>
      <w:r w:rsidRPr="00E14AAF">
        <w:rPr>
          <w:color w:val="auto"/>
        </w:rPr>
        <w:tab/>
        <w:t>Lyons O, George R, Galante JR, Mafi A, Fordwoh T, Frich J, et al. Evidence-based medical leadership development: a systematic review. BMJ Lead [Internet]. 2021 [cited 2022 Apr 26];5(3). Available from: https://bmjleader.bmj.com/content/5/3/206</w:t>
      </w:r>
    </w:p>
    <w:p w14:paraId="3849730C" w14:textId="77777777" w:rsidR="00F0724C" w:rsidRPr="00E14AAF" w:rsidRDefault="00F0724C" w:rsidP="00F0724C">
      <w:pPr>
        <w:pStyle w:val="Bibliography"/>
        <w:rPr>
          <w:color w:val="auto"/>
        </w:rPr>
      </w:pPr>
      <w:r w:rsidRPr="00E14AAF">
        <w:rPr>
          <w:color w:val="auto"/>
        </w:rPr>
        <w:t>6.</w:t>
      </w:r>
      <w:r w:rsidRPr="00E14AAF">
        <w:rPr>
          <w:color w:val="auto"/>
        </w:rPr>
        <w:tab/>
        <w:t xml:space="preserve">Steinert Y, Naismith L, Mann K. Faculty development initiatives designed to promote leadership in medical education. A BEME systematic review: BEME Guide No. 19. Med Teach. 2012;34(6):483–503. </w:t>
      </w:r>
    </w:p>
    <w:p w14:paraId="74CF542B" w14:textId="77777777" w:rsidR="00F0724C" w:rsidRPr="00E14AAF" w:rsidRDefault="00F0724C" w:rsidP="00F0724C">
      <w:pPr>
        <w:pStyle w:val="Bibliography"/>
        <w:rPr>
          <w:color w:val="auto"/>
        </w:rPr>
      </w:pPr>
      <w:r w:rsidRPr="00E14AAF">
        <w:rPr>
          <w:color w:val="auto"/>
        </w:rPr>
        <w:t>7.</w:t>
      </w:r>
      <w:r w:rsidRPr="00E14AAF">
        <w:rPr>
          <w:color w:val="auto"/>
        </w:rPr>
        <w:tab/>
        <w:t xml:space="preserve">Frich JC, Brewster AL, Cherlin EJ, Bradley EH. Leadership Development Programs for Physicians: A Systematic Review. J Gen Intern Med. 2015 May 1;30(5):656–74. </w:t>
      </w:r>
    </w:p>
    <w:p w14:paraId="50DCFA65" w14:textId="77777777" w:rsidR="00F0724C" w:rsidRPr="00E14AAF" w:rsidRDefault="00F0724C" w:rsidP="00F0724C">
      <w:pPr>
        <w:pStyle w:val="Bibliography"/>
        <w:rPr>
          <w:color w:val="auto"/>
        </w:rPr>
      </w:pPr>
      <w:r w:rsidRPr="00E14AAF">
        <w:rPr>
          <w:color w:val="auto"/>
        </w:rPr>
        <w:t>8.</w:t>
      </w:r>
      <w:r w:rsidRPr="00E14AAF">
        <w:rPr>
          <w:color w:val="auto"/>
        </w:rPr>
        <w:tab/>
        <w:t xml:space="preserve">Jones RJ, Woods SA, Guillaume YRF. The effectiveness of workplace coaching: A meta-analysis of learning and performance outcomes from coaching. J Occup Organ Psychol. 2016;89(2):249–77. </w:t>
      </w:r>
    </w:p>
    <w:p w14:paraId="487EC96F" w14:textId="77777777" w:rsidR="00F0724C" w:rsidRPr="00E14AAF" w:rsidRDefault="00F0724C" w:rsidP="00F0724C">
      <w:pPr>
        <w:pStyle w:val="Bibliography"/>
        <w:rPr>
          <w:color w:val="auto"/>
        </w:rPr>
      </w:pPr>
      <w:r w:rsidRPr="00E14AAF">
        <w:rPr>
          <w:color w:val="auto"/>
        </w:rPr>
        <w:t>9.</w:t>
      </w:r>
      <w:r w:rsidRPr="00E14AAF">
        <w:rPr>
          <w:color w:val="auto"/>
        </w:rPr>
        <w:tab/>
        <w:t xml:space="preserve">Athanasopoulou A, Dopson S. A systematic review of executive coaching outcomes: Is it the journey or the destination that matters the most? Leadersh Q. 2018 Feb;29(1):70–88. </w:t>
      </w:r>
    </w:p>
    <w:p w14:paraId="430291DF" w14:textId="77777777" w:rsidR="00F0724C" w:rsidRPr="00E14AAF" w:rsidRDefault="00F0724C" w:rsidP="00F0724C">
      <w:pPr>
        <w:pStyle w:val="Bibliography"/>
        <w:rPr>
          <w:color w:val="auto"/>
        </w:rPr>
      </w:pPr>
      <w:r w:rsidRPr="00E14AAF">
        <w:rPr>
          <w:color w:val="auto"/>
        </w:rPr>
        <w:lastRenderedPageBreak/>
        <w:t>10.</w:t>
      </w:r>
      <w:r w:rsidRPr="00E14AAF">
        <w:rPr>
          <w:color w:val="auto"/>
        </w:rPr>
        <w:tab/>
        <w:t xml:space="preserve">Wang Q, Lai YL, Xu X, McDowall A. The effectiveness of workplace coaching: a meta-analysis of contemporary psychologically informed coaching approaches. J Work-Appl Manag. 2021 Jan 1;14(1):77–101. </w:t>
      </w:r>
    </w:p>
    <w:p w14:paraId="54A2FD17" w14:textId="77777777" w:rsidR="00F0724C" w:rsidRPr="00E14AAF" w:rsidRDefault="00F0724C" w:rsidP="00F0724C">
      <w:pPr>
        <w:pStyle w:val="Bibliography"/>
        <w:rPr>
          <w:color w:val="auto"/>
        </w:rPr>
      </w:pPr>
      <w:r w:rsidRPr="00E14AAF">
        <w:rPr>
          <w:color w:val="auto"/>
        </w:rPr>
        <w:t>11.</w:t>
      </w:r>
      <w:r w:rsidRPr="00E14AAF">
        <w:rPr>
          <w:color w:val="auto"/>
        </w:rPr>
        <w:tab/>
        <w:t xml:space="preserve">Theeboom T, Beersma B, van Vianen AEM. Does coaching work? A meta-analysis on the effects of coaching on individual level outcomes in an organizational context. J Posit Psychol. 2014;9(1):1–18. </w:t>
      </w:r>
    </w:p>
    <w:p w14:paraId="0BD43679" w14:textId="77777777" w:rsidR="00F0724C" w:rsidRPr="00E14AAF" w:rsidRDefault="00F0724C" w:rsidP="00F0724C">
      <w:pPr>
        <w:pStyle w:val="Bibliography"/>
        <w:rPr>
          <w:color w:val="auto"/>
        </w:rPr>
      </w:pPr>
      <w:r w:rsidRPr="00E14AAF">
        <w:rPr>
          <w:color w:val="auto"/>
        </w:rPr>
        <w:t>12.</w:t>
      </w:r>
      <w:r w:rsidRPr="00E14AAF">
        <w:rPr>
          <w:color w:val="auto"/>
        </w:rPr>
        <w:tab/>
        <w:t xml:space="preserve">Sonesh SC, Coultas CW, et al. The power of coaching: A meta-analytic investigation. Coach Int J Theory Res Pract. 2015;8(2):73–95. </w:t>
      </w:r>
    </w:p>
    <w:p w14:paraId="673A6EA3" w14:textId="77777777" w:rsidR="00F0724C" w:rsidRPr="00E14AAF" w:rsidRDefault="00F0724C" w:rsidP="00F0724C">
      <w:pPr>
        <w:pStyle w:val="Bibliography"/>
        <w:rPr>
          <w:color w:val="auto"/>
        </w:rPr>
      </w:pPr>
      <w:r w:rsidRPr="00E14AAF">
        <w:rPr>
          <w:color w:val="auto"/>
        </w:rPr>
        <w:t>13.</w:t>
      </w:r>
      <w:r w:rsidRPr="00E14AAF">
        <w:rPr>
          <w:color w:val="auto"/>
        </w:rPr>
        <w:tab/>
        <w:t xml:space="preserve">Bozer G, Jones RJ. Understanding the factors that determine workplace coaching effectiveness: a systematic literature review. Eur J Work Organ Psychol. 2018;27(3):342–61. </w:t>
      </w:r>
    </w:p>
    <w:p w14:paraId="47B34346" w14:textId="77777777" w:rsidR="00F0724C" w:rsidRPr="00E14AAF" w:rsidRDefault="00F0724C" w:rsidP="00F0724C">
      <w:pPr>
        <w:pStyle w:val="Bibliography"/>
        <w:rPr>
          <w:color w:val="auto"/>
        </w:rPr>
      </w:pPr>
      <w:r w:rsidRPr="00E14AAF">
        <w:rPr>
          <w:color w:val="auto"/>
        </w:rPr>
        <w:t>14.</w:t>
      </w:r>
      <w:r w:rsidRPr="00E14AAF">
        <w:rPr>
          <w:color w:val="auto"/>
        </w:rPr>
        <w:tab/>
        <w:t xml:space="preserve">Grover S, Furnham A. Coaching as a Developmental Intervention in Organisations: A Systematic Review of Its Effectiveness and the Mechanisms Underlying It. PLOS ONE. 2016;11(7):1–41. </w:t>
      </w:r>
    </w:p>
    <w:p w14:paraId="4328A906" w14:textId="77777777" w:rsidR="00F0724C" w:rsidRPr="00E14AAF" w:rsidRDefault="00F0724C" w:rsidP="00F0724C">
      <w:pPr>
        <w:pStyle w:val="Bibliography"/>
        <w:rPr>
          <w:color w:val="auto"/>
        </w:rPr>
      </w:pPr>
      <w:r w:rsidRPr="00E14AAF">
        <w:rPr>
          <w:color w:val="auto"/>
        </w:rPr>
        <w:t>15.</w:t>
      </w:r>
      <w:r w:rsidRPr="00E14AAF">
        <w:rPr>
          <w:color w:val="auto"/>
        </w:rPr>
        <w:tab/>
        <w:t xml:space="preserve">Schermuly C. Erfolgreiches Business-Coaching: Positive Wirkungen, unerwünschte Nebenwirkungen und vermeidbare Abbrüche. Weinheim: Beltz; 2019. </w:t>
      </w:r>
    </w:p>
    <w:p w14:paraId="09E927CB" w14:textId="77777777" w:rsidR="00F0724C" w:rsidRPr="00E14AAF" w:rsidRDefault="00F0724C" w:rsidP="00F0724C">
      <w:pPr>
        <w:pStyle w:val="Bibliography"/>
        <w:rPr>
          <w:color w:val="auto"/>
        </w:rPr>
      </w:pPr>
      <w:r w:rsidRPr="00E14AAF">
        <w:rPr>
          <w:color w:val="auto"/>
        </w:rPr>
        <w:t>16.</w:t>
      </w:r>
      <w:r w:rsidRPr="00E14AAF">
        <w:rPr>
          <w:color w:val="auto"/>
        </w:rPr>
        <w:tab/>
        <w:t xml:space="preserve">De Haan E, Nilsson VO. What Can We Know about the Effectiveness of Coaching? A Meta-Analysis Based Only on Randomized Controlled Trials. Acad Manag Learn Educ. 2023;1–21. </w:t>
      </w:r>
    </w:p>
    <w:p w14:paraId="50A85DB4" w14:textId="77777777" w:rsidR="00F0724C" w:rsidRPr="00E14AAF" w:rsidRDefault="00F0724C" w:rsidP="00F0724C">
      <w:pPr>
        <w:pStyle w:val="Bibliography"/>
        <w:rPr>
          <w:color w:val="auto"/>
        </w:rPr>
      </w:pPr>
      <w:r w:rsidRPr="00E14AAF">
        <w:rPr>
          <w:color w:val="auto"/>
        </w:rPr>
        <w:t>17.</w:t>
      </w:r>
      <w:r w:rsidRPr="00E14AAF">
        <w:rPr>
          <w:color w:val="auto"/>
        </w:rPr>
        <w:tab/>
        <w:t xml:space="preserve">Day F, Mentis AF. Understanding the evidence base for coaching for medical doctors: a scoping review. Figshare. 2023;https://doi.org/10.6084/m9.figshare.23579019.v1. </w:t>
      </w:r>
    </w:p>
    <w:p w14:paraId="661F9CC1" w14:textId="77777777" w:rsidR="00F0724C" w:rsidRPr="00E14AAF" w:rsidRDefault="00F0724C" w:rsidP="00F0724C">
      <w:pPr>
        <w:pStyle w:val="Bibliography"/>
        <w:rPr>
          <w:color w:val="auto"/>
        </w:rPr>
      </w:pPr>
      <w:r w:rsidRPr="00E14AAF">
        <w:rPr>
          <w:color w:val="auto"/>
        </w:rPr>
        <w:t>18.</w:t>
      </w:r>
      <w:r w:rsidRPr="00E14AAF">
        <w:rPr>
          <w:color w:val="auto"/>
        </w:rPr>
        <w:tab/>
        <w:t xml:space="preserve">Lawrence P. Managerial coaching – A literature review. Int J Evid Based Coach Mentor. 2017;15(2):43–69. </w:t>
      </w:r>
    </w:p>
    <w:p w14:paraId="65CD7433" w14:textId="77777777" w:rsidR="00F0724C" w:rsidRPr="00E14AAF" w:rsidRDefault="00F0724C" w:rsidP="00F0724C">
      <w:pPr>
        <w:pStyle w:val="Bibliography"/>
        <w:rPr>
          <w:color w:val="auto"/>
        </w:rPr>
      </w:pPr>
      <w:r w:rsidRPr="00E14AAF">
        <w:rPr>
          <w:color w:val="auto"/>
        </w:rPr>
        <w:t>19.</w:t>
      </w:r>
      <w:r w:rsidRPr="00E14AAF">
        <w:rPr>
          <w:color w:val="auto"/>
        </w:rPr>
        <w:tab/>
        <w:t xml:space="preserve">CIPD. Learning at work: Survey report 2023. London: Chartered Institute of Personnel and Development; 2023. </w:t>
      </w:r>
    </w:p>
    <w:p w14:paraId="15EFAB70" w14:textId="77777777" w:rsidR="00F0724C" w:rsidRPr="00E14AAF" w:rsidRDefault="00F0724C" w:rsidP="00F0724C">
      <w:pPr>
        <w:pStyle w:val="Bibliography"/>
        <w:rPr>
          <w:color w:val="auto"/>
        </w:rPr>
      </w:pPr>
      <w:r w:rsidRPr="00E14AAF">
        <w:rPr>
          <w:color w:val="auto"/>
        </w:rPr>
        <w:t>20.</w:t>
      </w:r>
      <w:r w:rsidRPr="00E14AAF">
        <w:rPr>
          <w:color w:val="auto"/>
        </w:rPr>
        <w:tab/>
        <w:t>CIPD. CIPD Factsheets - Coaching and Mentoring [Internet]. 2023 [cited 2023 Oct 30]. Available from: https://www.cipd.org/uk/knowledge/factsheets/coaching-mentoring-factsheet/</w:t>
      </w:r>
    </w:p>
    <w:p w14:paraId="2690922C" w14:textId="77777777" w:rsidR="00F0724C" w:rsidRPr="00E14AAF" w:rsidRDefault="00F0724C" w:rsidP="00F0724C">
      <w:pPr>
        <w:pStyle w:val="Bibliography"/>
        <w:rPr>
          <w:color w:val="auto"/>
        </w:rPr>
      </w:pPr>
      <w:r w:rsidRPr="00E14AAF">
        <w:rPr>
          <w:color w:val="auto"/>
        </w:rPr>
        <w:t>21.</w:t>
      </w:r>
      <w:r w:rsidRPr="00E14AAF">
        <w:rPr>
          <w:color w:val="auto"/>
        </w:rPr>
        <w:tab/>
        <w:t xml:space="preserve">Ellinger AD, Beattie RS, Hamlin RG, Wang YL, Trolan O. The Manager as Coach: A Review of Empirical Literature and the Development of a Tentative Model of Managerial Coaching. HRD Conf Present. 2006; </w:t>
      </w:r>
    </w:p>
    <w:p w14:paraId="13447B74" w14:textId="77777777" w:rsidR="00F0724C" w:rsidRPr="00E14AAF" w:rsidRDefault="00F0724C" w:rsidP="00F0724C">
      <w:pPr>
        <w:pStyle w:val="Bibliography"/>
        <w:rPr>
          <w:color w:val="auto"/>
        </w:rPr>
      </w:pPr>
      <w:r w:rsidRPr="00E14AAF">
        <w:rPr>
          <w:color w:val="auto"/>
        </w:rPr>
        <w:t>22.</w:t>
      </w:r>
      <w:r w:rsidRPr="00E14AAF">
        <w:rPr>
          <w:color w:val="auto"/>
        </w:rPr>
        <w:tab/>
        <w:t xml:space="preserve">Gregory J, Levy P. Employee coaching relationships: Enhancing construct clarity and measurement. Coach Int J Theory Res Pract. 2010 Sep 1;3:109–23. </w:t>
      </w:r>
    </w:p>
    <w:p w14:paraId="4540BFF9" w14:textId="77777777" w:rsidR="00F0724C" w:rsidRPr="00E14AAF" w:rsidRDefault="00F0724C" w:rsidP="00F0724C">
      <w:pPr>
        <w:pStyle w:val="Bibliography"/>
        <w:rPr>
          <w:color w:val="auto"/>
        </w:rPr>
      </w:pPr>
      <w:r w:rsidRPr="00E14AAF">
        <w:rPr>
          <w:color w:val="auto"/>
        </w:rPr>
        <w:t>23.</w:t>
      </w:r>
      <w:r w:rsidRPr="00E14AAF">
        <w:rPr>
          <w:color w:val="auto"/>
        </w:rPr>
        <w:tab/>
        <w:t xml:space="preserve">Hagen MS. Managerial coaching: A review of the literature. Perform Improv Q. 2012;24(4):17–39. </w:t>
      </w:r>
    </w:p>
    <w:p w14:paraId="60117B16" w14:textId="77777777" w:rsidR="00F0724C" w:rsidRPr="00E14AAF" w:rsidRDefault="00F0724C" w:rsidP="00F0724C">
      <w:pPr>
        <w:pStyle w:val="Bibliography"/>
        <w:rPr>
          <w:color w:val="auto"/>
        </w:rPr>
      </w:pPr>
      <w:r w:rsidRPr="00E14AAF">
        <w:rPr>
          <w:color w:val="auto"/>
        </w:rPr>
        <w:t>24.</w:t>
      </w:r>
      <w:r w:rsidRPr="00E14AAF">
        <w:rPr>
          <w:color w:val="auto"/>
        </w:rPr>
        <w:tab/>
        <w:t xml:space="preserve">Gomez E, Gunn R. Do managers that coach become better leaders? An exploration into the relationship between managerial coaching and leader development. Unpubl Masters Thesis Bleckinge Inst Technol Swed. 2012; </w:t>
      </w:r>
    </w:p>
    <w:p w14:paraId="19ABEDB6" w14:textId="77777777" w:rsidR="00F0724C" w:rsidRPr="00E14AAF" w:rsidRDefault="00F0724C" w:rsidP="00F0724C">
      <w:pPr>
        <w:pStyle w:val="Bibliography"/>
        <w:rPr>
          <w:color w:val="auto"/>
        </w:rPr>
      </w:pPr>
      <w:r w:rsidRPr="00E14AAF">
        <w:rPr>
          <w:color w:val="auto"/>
        </w:rPr>
        <w:t>25.</w:t>
      </w:r>
      <w:r w:rsidRPr="00E14AAF">
        <w:rPr>
          <w:color w:val="auto"/>
        </w:rPr>
        <w:tab/>
        <w:t xml:space="preserve">Ben-Hador B. The practice of manager as coach (MAC): Unequal power relations and their effect on feelings toward the organization. Hum Resour Dev Q [Internet]. [cited </w:t>
      </w:r>
      <w:r w:rsidRPr="00E14AAF">
        <w:rPr>
          <w:color w:val="auto"/>
        </w:rPr>
        <w:lastRenderedPageBreak/>
        <w:t>2024 Feb 21];n/a(n/a). Available from: https://onlinelibrary.wiley.com/doi/abs/10.1002/hrdq.21497</w:t>
      </w:r>
    </w:p>
    <w:p w14:paraId="73CB161D" w14:textId="77777777" w:rsidR="00F0724C" w:rsidRPr="00E14AAF" w:rsidRDefault="00F0724C" w:rsidP="00F0724C">
      <w:pPr>
        <w:pStyle w:val="Bibliography"/>
        <w:rPr>
          <w:color w:val="auto"/>
        </w:rPr>
      </w:pPr>
      <w:r w:rsidRPr="00E14AAF">
        <w:rPr>
          <w:color w:val="auto"/>
        </w:rPr>
        <w:t>26.</w:t>
      </w:r>
      <w:r w:rsidRPr="00E14AAF">
        <w:rPr>
          <w:color w:val="auto"/>
        </w:rPr>
        <w:tab/>
        <w:t xml:space="preserve">DiGirolamo JA, Tkach JT. An exploration of the coach approach to managing and leading. Consult Psychol J Pract Res. 2019;71(3):195–218. </w:t>
      </w:r>
    </w:p>
    <w:p w14:paraId="511C3CD0" w14:textId="77777777" w:rsidR="00F0724C" w:rsidRPr="00E14AAF" w:rsidRDefault="00F0724C" w:rsidP="00F0724C">
      <w:pPr>
        <w:pStyle w:val="Bibliography"/>
        <w:rPr>
          <w:color w:val="auto"/>
        </w:rPr>
      </w:pPr>
      <w:r w:rsidRPr="00E14AAF">
        <w:rPr>
          <w:color w:val="auto"/>
        </w:rPr>
        <w:t>27.</w:t>
      </w:r>
      <w:r w:rsidRPr="00E14AAF">
        <w:rPr>
          <w:color w:val="auto"/>
        </w:rPr>
        <w:tab/>
        <w:t xml:space="preserve">Adele B, Ellinger AD. Managerial coaches’ enacted behaviors and the beliefs that guide them: perspectives from managers and their coachees. Front Psychol. 2024 Jan 5;14:1154593. </w:t>
      </w:r>
    </w:p>
    <w:p w14:paraId="4355CF27" w14:textId="77777777" w:rsidR="00F0724C" w:rsidRPr="00E14AAF" w:rsidRDefault="00F0724C" w:rsidP="00F0724C">
      <w:pPr>
        <w:pStyle w:val="Bibliography"/>
        <w:rPr>
          <w:color w:val="auto"/>
        </w:rPr>
      </w:pPr>
      <w:r w:rsidRPr="00E14AAF">
        <w:rPr>
          <w:color w:val="auto"/>
        </w:rPr>
        <w:t>28.</w:t>
      </w:r>
      <w:r w:rsidRPr="00E14AAF">
        <w:rPr>
          <w:color w:val="auto"/>
        </w:rPr>
        <w:tab/>
        <w:t xml:space="preserve">Beattie R, Kim S, Hagen M, Egan T, Ellinger A, Hamlin R. Managerial Coaching: A Review of the Empirical Literature and Development of a Model to Guide Future Practice. Adv Dev Hum Resour. 2014 Apr 9;16:184–201. </w:t>
      </w:r>
    </w:p>
    <w:p w14:paraId="4DF8F1F8" w14:textId="77777777" w:rsidR="00F0724C" w:rsidRPr="00E14AAF" w:rsidRDefault="00F0724C" w:rsidP="00F0724C">
      <w:pPr>
        <w:pStyle w:val="Bibliography"/>
        <w:rPr>
          <w:color w:val="auto"/>
        </w:rPr>
      </w:pPr>
      <w:r w:rsidRPr="00E14AAF">
        <w:rPr>
          <w:color w:val="auto"/>
        </w:rPr>
        <w:t>29.</w:t>
      </w:r>
      <w:r w:rsidRPr="00E14AAF">
        <w:rPr>
          <w:color w:val="auto"/>
        </w:rPr>
        <w:tab/>
        <w:t xml:space="preserve">Adele B, Ellinger A, McWhorter R, Egan T. Exploring learning outcomes for managers who coach. Eur J Train Dev. 2022 Apr 26;47. </w:t>
      </w:r>
    </w:p>
    <w:p w14:paraId="62679906" w14:textId="77777777" w:rsidR="00F0724C" w:rsidRPr="00E14AAF" w:rsidRDefault="00F0724C" w:rsidP="00F0724C">
      <w:pPr>
        <w:pStyle w:val="Bibliography"/>
        <w:rPr>
          <w:color w:val="auto"/>
        </w:rPr>
      </w:pPr>
      <w:r w:rsidRPr="00E14AAF">
        <w:rPr>
          <w:color w:val="auto"/>
        </w:rPr>
        <w:t>30.</w:t>
      </w:r>
      <w:r w:rsidRPr="00E14AAF">
        <w:rPr>
          <w:color w:val="auto"/>
        </w:rPr>
        <w:tab/>
        <w:t xml:space="preserve">Traylor A, Stahr E, Salas E. Team coaching: Three questions and a look ahead: A systematic literature review. Int Coach Psychol Rev. 2020;15(2):51–68. </w:t>
      </w:r>
    </w:p>
    <w:p w14:paraId="3B666488" w14:textId="77777777" w:rsidR="00F0724C" w:rsidRPr="00E14AAF" w:rsidRDefault="00F0724C" w:rsidP="00F0724C">
      <w:pPr>
        <w:pStyle w:val="Bibliography"/>
        <w:rPr>
          <w:color w:val="auto"/>
        </w:rPr>
      </w:pPr>
      <w:r w:rsidRPr="00E14AAF">
        <w:rPr>
          <w:color w:val="auto"/>
        </w:rPr>
        <w:t>31.</w:t>
      </w:r>
      <w:r w:rsidRPr="00E14AAF">
        <w:rPr>
          <w:color w:val="auto"/>
        </w:rPr>
        <w:tab/>
        <w:t xml:space="preserve">Hackman JR, Wageman R. A theory of team coaching. Acad Manage Rev. 2005;30(2):269–87. </w:t>
      </w:r>
    </w:p>
    <w:p w14:paraId="622B77B7" w14:textId="77777777" w:rsidR="00F0724C" w:rsidRPr="00E14AAF" w:rsidRDefault="00F0724C" w:rsidP="00F0724C">
      <w:pPr>
        <w:pStyle w:val="Bibliography"/>
        <w:rPr>
          <w:color w:val="auto"/>
        </w:rPr>
      </w:pPr>
      <w:r w:rsidRPr="00E14AAF">
        <w:rPr>
          <w:color w:val="auto"/>
        </w:rPr>
        <w:t>32.</w:t>
      </w:r>
      <w:r w:rsidRPr="00E14AAF">
        <w:rPr>
          <w:color w:val="auto"/>
        </w:rPr>
        <w:tab/>
        <w:t xml:space="preserve">McCarthy G, Milner J. Managerial coaching: challenges, opportunities and training. J Manag Dev. 2013 Jan 1;32(7):768–79. </w:t>
      </w:r>
    </w:p>
    <w:p w14:paraId="389C9E2B" w14:textId="77777777" w:rsidR="00F0724C" w:rsidRPr="00E14AAF" w:rsidRDefault="00F0724C" w:rsidP="00F0724C">
      <w:pPr>
        <w:pStyle w:val="Bibliography"/>
        <w:rPr>
          <w:color w:val="auto"/>
        </w:rPr>
      </w:pPr>
      <w:r w:rsidRPr="00E14AAF">
        <w:rPr>
          <w:color w:val="auto"/>
        </w:rPr>
        <w:t>33.</w:t>
      </w:r>
      <w:r w:rsidRPr="00E14AAF">
        <w:rPr>
          <w:color w:val="auto"/>
        </w:rPr>
        <w:tab/>
        <w:t xml:space="preserve">Winters RC, Chan TM, Barth BE. Five hats of effective leaders: teacher, mentor, coach, supervisor and sponsor. BMJ Lead. 2023 Jun 21;leader-2022-000733. </w:t>
      </w:r>
    </w:p>
    <w:p w14:paraId="6B6CA6AB" w14:textId="77777777" w:rsidR="00F0724C" w:rsidRPr="00E14AAF" w:rsidRDefault="00F0724C" w:rsidP="00F0724C">
      <w:pPr>
        <w:pStyle w:val="Bibliography"/>
        <w:rPr>
          <w:color w:val="auto"/>
        </w:rPr>
      </w:pPr>
      <w:r w:rsidRPr="00E14AAF">
        <w:rPr>
          <w:color w:val="auto"/>
        </w:rPr>
        <w:t>34.</w:t>
      </w:r>
      <w:r w:rsidRPr="00E14AAF">
        <w:rPr>
          <w:color w:val="auto"/>
        </w:rPr>
        <w:tab/>
        <w:t xml:space="preserve">Lai YL, McDowall A. A systematic review (SR) of coaching psychology: focusing on the attributes of effective coaching psychologists. Int Coach Psychol Rev. 2014 Sep 1;9(2):120–36. </w:t>
      </w:r>
    </w:p>
    <w:p w14:paraId="4242E02A" w14:textId="77777777" w:rsidR="00F0724C" w:rsidRPr="00E14AAF" w:rsidRDefault="00F0724C" w:rsidP="00F0724C">
      <w:pPr>
        <w:pStyle w:val="Bibliography"/>
        <w:rPr>
          <w:color w:val="auto"/>
        </w:rPr>
      </w:pPr>
      <w:r w:rsidRPr="00E14AAF">
        <w:rPr>
          <w:color w:val="auto"/>
        </w:rPr>
        <w:t>35.</w:t>
      </w:r>
      <w:r w:rsidRPr="00E14AAF">
        <w:rPr>
          <w:color w:val="auto"/>
        </w:rPr>
        <w:tab/>
        <w:t xml:space="preserve">Parsons M. How have nurses found coaching training useful in their role as line managers, and what were their perceived barriers to implementing their training? Int J Evid Based Coach Mentor. 2023;S17:135–47. </w:t>
      </w:r>
    </w:p>
    <w:p w14:paraId="1A9E706B" w14:textId="77777777" w:rsidR="00F0724C" w:rsidRPr="00E14AAF" w:rsidRDefault="00F0724C" w:rsidP="00F0724C">
      <w:pPr>
        <w:pStyle w:val="Bibliography"/>
        <w:rPr>
          <w:color w:val="auto"/>
        </w:rPr>
      </w:pPr>
      <w:r w:rsidRPr="00E14AAF">
        <w:rPr>
          <w:color w:val="auto"/>
        </w:rPr>
        <w:t>36.</w:t>
      </w:r>
      <w:r w:rsidRPr="00E14AAF">
        <w:rPr>
          <w:color w:val="auto"/>
        </w:rPr>
        <w:tab/>
        <w:t>European Mentoring and Coaching Council. About EMCC Global Individual Accreditation (EIA) [Internet]. 2023 [cited 2023 Jun 13]. Available from: https://www.emccglobal.org/accreditation/eia/</w:t>
      </w:r>
    </w:p>
    <w:p w14:paraId="4B4B8573" w14:textId="77777777" w:rsidR="00F0724C" w:rsidRPr="00E14AAF" w:rsidRDefault="00F0724C" w:rsidP="00F0724C">
      <w:pPr>
        <w:pStyle w:val="Bibliography"/>
        <w:rPr>
          <w:color w:val="auto"/>
        </w:rPr>
      </w:pPr>
      <w:r w:rsidRPr="00E14AAF">
        <w:rPr>
          <w:color w:val="auto"/>
        </w:rPr>
        <w:t>37.</w:t>
      </w:r>
      <w:r w:rsidRPr="00E14AAF">
        <w:rPr>
          <w:color w:val="auto"/>
        </w:rPr>
        <w:tab/>
        <w:t>International Coaching Federation. International Coaching Federation. [cited 2024 Feb 16]. Credentials and Standards. Available from: https://coachingfederation.org/credentials-and-standards</w:t>
      </w:r>
    </w:p>
    <w:p w14:paraId="29EA36E7" w14:textId="0495E521" w:rsidR="00FE4E63" w:rsidRPr="00E14AAF" w:rsidRDefault="0022204B">
      <w:pPr>
        <w:rPr>
          <w:color w:val="auto"/>
          <w:szCs w:val="22"/>
        </w:rPr>
      </w:pPr>
      <w:r w:rsidRPr="00E14AAF">
        <w:rPr>
          <w:color w:val="auto"/>
          <w:szCs w:val="22"/>
        </w:rPr>
        <w:fldChar w:fldCharType="end"/>
      </w:r>
    </w:p>
    <w:sectPr w:rsidR="00FE4E63" w:rsidRPr="00E14AA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19435" w14:textId="77777777" w:rsidR="000439EC" w:rsidRDefault="000439EC" w:rsidP="00E12A31">
      <w:pPr>
        <w:spacing w:after="0" w:line="240" w:lineRule="auto"/>
      </w:pPr>
      <w:r>
        <w:separator/>
      </w:r>
    </w:p>
  </w:endnote>
  <w:endnote w:type="continuationSeparator" w:id="0">
    <w:p w14:paraId="6E52F3A2" w14:textId="77777777" w:rsidR="000439EC" w:rsidRDefault="000439EC" w:rsidP="00E12A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220326"/>
      <w:docPartObj>
        <w:docPartGallery w:val="Page Numbers (Bottom of Page)"/>
        <w:docPartUnique/>
      </w:docPartObj>
    </w:sdtPr>
    <w:sdtEndPr>
      <w:rPr>
        <w:noProof/>
      </w:rPr>
    </w:sdtEndPr>
    <w:sdtContent>
      <w:p w14:paraId="57A475AC" w14:textId="34B9B8C6" w:rsidR="00E12A31" w:rsidRDefault="00E12A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7BE902" w14:textId="77777777" w:rsidR="00E12A31" w:rsidRDefault="00E12A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177FB" w14:textId="77777777" w:rsidR="000439EC" w:rsidRDefault="000439EC" w:rsidP="00E12A31">
      <w:pPr>
        <w:spacing w:after="0" w:line="240" w:lineRule="auto"/>
      </w:pPr>
      <w:r>
        <w:separator/>
      </w:r>
    </w:p>
  </w:footnote>
  <w:footnote w:type="continuationSeparator" w:id="0">
    <w:p w14:paraId="26106E53" w14:textId="77777777" w:rsidR="000439EC" w:rsidRDefault="000439EC" w:rsidP="00E12A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A32F9"/>
    <w:multiLevelType w:val="hybridMultilevel"/>
    <w:tmpl w:val="8496F5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3A0264"/>
    <w:multiLevelType w:val="hybridMultilevel"/>
    <w:tmpl w:val="CA442BE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11FA44B3"/>
    <w:multiLevelType w:val="hybridMultilevel"/>
    <w:tmpl w:val="791A5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CE774F"/>
    <w:multiLevelType w:val="hybridMultilevel"/>
    <w:tmpl w:val="CE50591C"/>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4" w15:restartNumberingAfterBreak="0">
    <w:nsid w:val="2A082515"/>
    <w:multiLevelType w:val="hybridMultilevel"/>
    <w:tmpl w:val="7436AB00"/>
    <w:lvl w:ilvl="0" w:tplc="08090001">
      <w:start w:val="1"/>
      <w:numFmt w:val="bullet"/>
      <w:lvlText w:val=""/>
      <w:lvlJc w:val="left"/>
      <w:pPr>
        <w:ind w:left="420" w:hanging="360"/>
      </w:pPr>
      <w:rPr>
        <w:rFonts w:ascii="Symbol" w:hAnsi="Symbol" w:cs="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553764D"/>
    <w:multiLevelType w:val="hybridMultilevel"/>
    <w:tmpl w:val="60E6A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E11B99"/>
    <w:multiLevelType w:val="hybridMultilevel"/>
    <w:tmpl w:val="FEE6549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0C7E18"/>
    <w:multiLevelType w:val="hybridMultilevel"/>
    <w:tmpl w:val="5EC2A8BC"/>
    <w:lvl w:ilvl="0" w:tplc="3CBAFB32">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41F647F2"/>
    <w:multiLevelType w:val="multilevel"/>
    <w:tmpl w:val="9E769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214724"/>
    <w:multiLevelType w:val="hybridMultilevel"/>
    <w:tmpl w:val="E8B86FE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386E74"/>
    <w:multiLevelType w:val="hybridMultilevel"/>
    <w:tmpl w:val="717E687C"/>
    <w:lvl w:ilvl="0" w:tplc="3CBAFB32">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6C351C"/>
    <w:multiLevelType w:val="hybridMultilevel"/>
    <w:tmpl w:val="7ADCB58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1342965">
    <w:abstractNumId w:val="2"/>
  </w:num>
  <w:num w:numId="2" w16cid:durableId="403718790">
    <w:abstractNumId w:val="5"/>
  </w:num>
  <w:num w:numId="3" w16cid:durableId="1853493392">
    <w:abstractNumId w:val="3"/>
  </w:num>
  <w:num w:numId="4" w16cid:durableId="772088304">
    <w:abstractNumId w:val="7"/>
  </w:num>
  <w:num w:numId="5" w16cid:durableId="701826313">
    <w:abstractNumId w:val="10"/>
  </w:num>
  <w:num w:numId="6" w16cid:durableId="1507090476">
    <w:abstractNumId w:val="4"/>
  </w:num>
  <w:num w:numId="7" w16cid:durableId="947081957">
    <w:abstractNumId w:val="11"/>
  </w:num>
  <w:num w:numId="8" w16cid:durableId="53550362">
    <w:abstractNumId w:val="6"/>
  </w:num>
  <w:num w:numId="9" w16cid:durableId="239221139">
    <w:abstractNumId w:val="8"/>
  </w:num>
  <w:num w:numId="10" w16cid:durableId="87511465">
    <w:abstractNumId w:val="1"/>
  </w:num>
  <w:num w:numId="11" w16cid:durableId="1786658254">
    <w:abstractNumId w:val="9"/>
  </w:num>
  <w:num w:numId="12" w16cid:durableId="1274051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D1D"/>
    <w:rsid w:val="00000352"/>
    <w:rsid w:val="00005400"/>
    <w:rsid w:val="00011B2C"/>
    <w:rsid w:val="00015DAD"/>
    <w:rsid w:val="00015E6D"/>
    <w:rsid w:val="00016203"/>
    <w:rsid w:val="0001664F"/>
    <w:rsid w:val="00026DDB"/>
    <w:rsid w:val="00036A38"/>
    <w:rsid w:val="0003746F"/>
    <w:rsid w:val="00041DE4"/>
    <w:rsid w:val="00042EB4"/>
    <w:rsid w:val="000439EC"/>
    <w:rsid w:val="000475BC"/>
    <w:rsid w:val="00051184"/>
    <w:rsid w:val="00051A91"/>
    <w:rsid w:val="000520BC"/>
    <w:rsid w:val="00052E2B"/>
    <w:rsid w:val="00053709"/>
    <w:rsid w:val="00053825"/>
    <w:rsid w:val="00054BDD"/>
    <w:rsid w:val="00056728"/>
    <w:rsid w:val="00057947"/>
    <w:rsid w:val="0006083F"/>
    <w:rsid w:val="00061827"/>
    <w:rsid w:val="000619B8"/>
    <w:rsid w:val="0006363F"/>
    <w:rsid w:val="0006379D"/>
    <w:rsid w:val="00073337"/>
    <w:rsid w:val="00074147"/>
    <w:rsid w:val="000827D1"/>
    <w:rsid w:val="000840C6"/>
    <w:rsid w:val="00084A7D"/>
    <w:rsid w:val="00086CA1"/>
    <w:rsid w:val="0009112C"/>
    <w:rsid w:val="00093B1C"/>
    <w:rsid w:val="00093D02"/>
    <w:rsid w:val="00094B37"/>
    <w:rsid w:val="000A02B3"/>
    <w:rsid w:val="000A1BF7"/>
    <w:rsid w:val="000A7A94"/>
    <w:rsid w:val="000B2F6C"/>
    <w:rsid w:val="000C3A15"/>
    <w:rsid w:val="000C7A74"/>
    <w:rsid w:val="000D05EB"/>
    <w:rsid w:val="000D1863"/>
    <w:rsid w:val="000D1A69"/>
    <w:rsid w:val="000D1DCA"/>
    <w:rsid w:val="000D2381"/>
    <w:rsid w:val="000D3E7A"/>
    <w:rsid w:val="000D5970"/>
    <w:rsid w:val="000D685E"/>
    <w:rsid w:val="000D6CB1"/>
    <w:rsid w:val="000D7C44"/>
    <w:rsid w:val="000E1788"/>
    <w:rsid w:val="000E43E9"/>
    <w:rsid w:val="000E45E6"/>
    <w:rsid w:val="000E5E7C"/>
    <w:rsid w:val="000F0967"/>
    <w:rsid w:val="000F1114"/>
    <w:rsid w:val="000F6E68"/>
    <w:rsid w:val="000F7C32"/>
    <w:rsid w:val="00102166"/>
    <w:rsid w:val="00104CA0"/>
    <w:rsid w:val="00117BCF"/>
    <w:rsid w:val="00120CDF"/>
    <w:rsid w:val="0012533C"/>
    <w:rsid w:val="00126106"/>
    <w:rsid w:val="00134ABB"/>
    <w:rsid w:val="00151607"/>
    <w:rsid w:val="00160B3D"/>
    <w:rsid w:val="00165B5F"/>
    <w:rsid w:val="00173614"/>
    <w:rsid w:val="00174E17"/>
    <w:rsid w:val="00177885"/>
    <w:rsid w:val="00184ECA"/>
    <w:rsid w:val="001866B1"/>
    <w:rsid w:val="0019052C"/>
    <w:rsid w:val="00195611"/>
    <w:rsid w:val="001A12ED"/>
    <w:rsid w:val="001A4C3E"/>
    <w:rsid w:val="001A5B00"/>
    <w:rsid w:val="001A6A27"/>
    <w:rsid w:val="001B1225"/>
    <w:rsid w:val="001B44D5"/>
    <w:rsid w:val="001C178B"/>
    <w:rsid w:val="001C1D9D"/>
    <w:rsid w:val="001C3DE8"/>
    <w:rsid w:val="001C419C"/>
    <w:rsid w:val="001C6D8D"/>
    <w:rsid w:val="001D2AFE"/>
    <w:rsid w:val="001D7B1B"/>
    <w:rsid w:val="001E4089"/>
    <w:rsid w:val="001F1115"/>
    <w:rsid w:val="001F32D3"/>
    <w:rsid w:val="001F3EE2"/>
    <w:rsid w:val="001F61A0"/>
    <w:rsid w:val="001F63EC"/>
    <w:rsid w:val="0020010F"/>
    <w:rsid w:val="0020013C"/>
    <w:rsid w:val="00204069"/>
    <w:rsid w:val="002068F7"/>
    <w:rsid w:val="00207EB2"/>
    <w:rsid w:val="0021289F"/>
    <w:rsid w:val="00216F0E"/>
    <w:rsid w:val="0022204B"/>
    <w:rsid w:val="0022328A"/>
    <w:rsid w:val="00232789"/>
    <w:rsid w:val="00233E9F"/>
    <w:rsid w:val="00234253"/>
    <w:rsid w:val="00240772"/>
    <w:rsid w:val="00242443"/>
    <w:rsid w:val="002449EF"/>
    <w:rsid w:val="00251EC0"/>
    <w:rsid w:val="0025732F"/>
    <w:rsid w:val="00257D69"/>
    <w:rsid w:val="00262EBF"/>
    <w:rsid w:val="002632BB"/>
    <w:rsid w:val="0027194E"/>
    <w:rsid w:val="002755A7"/>
    <w:rsid w:val="002757D9"/>
    <w:rsid w:val="0027641B"/>
    <w:rsid w:val="002775B2"/>
    <w:rsid w:val="00287BD5"/>
    <w:rsid w:val="00290218"/>
    <w:rsid w:val="00291E9B"/>
    <w:rsid w:val="00292848"/>
    <w:rsid w:val="00293C89"/>
    <w:rsid w:val="002978B3"/>
    <w:rsid w:val="002A0728"/>
    <w:rsid w:val="002A1F0F"/>
    <w:rsid w:val="002A2679"/>
    <w:rsid w:val="002A5FB4"/>
    <w:rsid w:val="002A6AA9"/>
    <w:rsid w:val="002B10AA"/>
    <w:rsid w:val="002B4011"/>
    <w:rsid w:val="002B64E1"/>
    <w:rsid w:val="002B691A"/>
    <w:rsid w:val="002B7CA0"/>
    <w:rsid w:val="002C03C7"/>
    <w:rsid w:val="002C1E00"/>
    <w:rsid w:val="002C399D"/>
    <w:rsid w:val="002C4AA4"/>
    <w:rsid w:val="002D0DC7"/>
    <w:rsid w:val="002D2255"/>
    <w:rsid w:val="002D2D4C"/>
    <w:rsid w:val="002D410D"/>
    <w:rsid w:val="002D58F5"/>
    <w:rsid w:val="002E05A2"/>
    <w:rsid w:val="002E2445"/>
    <w:rsid w:val="002E3C70"/>
    <w:rsid w:val="002E4595"/>
    <w:rsid w:val="002E4FA1"/>
    <w:rsid w:val="002E5EFF"/>
    <w:rsid w:val="002E6062"/>
    <w:rsid w:val="002F306F"/>
    <w:rsid w:val="002F5B92"/>
    <w:rsid w:val="002F6802"/>
    <w:rsid w:val="0030787A"/>
    <w:rsid w:val="00311CEC"/>
    <w:rsid w:val="003123B3"/>
    <w:rsid w:val="00316ECE"/>
    <w:rsid w:val="00317585"/>
    <w:rsid w:val="00317D49"/>
    <w:rsid w:val="00322BC2"/>
    <w:rsid w:val="00324C9B"/>
    <w:rsid w:val="0033256C"/>
    <w:rsid w:val="0033462B"/>
    <w:rsid w:val="0034253C"/>
    <w:rsid w:val="003441B4"/>
    <w:rsid w:val="0034613A"/>
    <w:rsid w:val="00346AF1"/>
    <w:rsid w:val="00352B9B"/>
    <w:rsid w:val="00365D1D"/>
    <w:rsid w:val="0037481E"/>
    <w:rsid w:val="00375A57"/>
    <w:rsid w:val="00376731"/>
    <w:rsid w:val="00376FCD"/>
    <w:rsid w:val="00377868"/>
    <w:rsid w:val="00381203"/>
    <w:rsid w:val="00382094"/>
    <w:rsid w:val="003831ED"/>
    <w:rsid w:val="00384D6E"/>
    <w:rsid w:val="00385545"/>
    <w:rsid w:val="00390091"/>
    <w:rsid w:val="003901DC"/>
    <w:rsid w:val="00390E0B"/>
    <w:rsid w:val="003949EB"/>
    <w:rsid w:val="00395D12"/>
    <w:rsid w:val="00395DE8"/>
    <w:rsid w:val="00396FC3"/>
    <w:rsid w:val="003B0882"/>
    <w:rsid w:val="003B0F57"/>
    <w:rsid w:val="003B5BA8"/>
    <w:rsid w:val="003B631C"/>
    <w:rsid w:val="003C02AC"/>
    <w:rsid w:val="003C0A88"/>
    <w:rsid w:val="003C782D"/>
    <w:rsid w:val="003D625D"/>
    <w:rsid w:val="003E0013"/>
    <w:rsid w:val="003E5BD7"/>
    <w:rsid w:val="003E6469"/>
    <w:rsid w:val="003E7108"/>
    <w:rsid w:val="003F142D"/>
    <w:rsid w:val="003F68B1"/>
    <w:rsid w:val="003F720C"/>
    <w:rsid w:val="0040081A"/>
    <w:rsid w:val="00400AD9"/>
    <w:rsid w:val="00400FD7"/>
    <w:rsid w:val="00401D8A"/>
    <w:rsid w:val="00406325"/>
    <w:rsid w:val="00411C2C"/>
    <w:rsid w:val="0041288A"/>
    <w:rsid w:val="004128F7"/>
    <w:rsid w:val="00415E87"/>
    <w:rsid w:val="004255B3"/>
    <w:rsid w:val="00427795"/>
    <w:rsid w:val="00430B71"/>
    <w:rsid w:val="00435BF3"/>
    <w:rsid w:val="00440434"/>
    <w:rsid w:val="00442945"/>
    <w:rsid w:val="00444F59"/>
    <w:rsid w:val="004456C0"/>
    <w:rsid w:val="004463BA"/>
    <w:rsid w:val="004470A2"/>
    <w:rsid w:val="00451C9D"/>
    <w:rsid w:val="00452215"/>
    <w:rsid w:val="004523FE"/>
    <w:rsid w:val="00453151"/>
    <w:rsid w:val="00455B06"/>
    <w:rsid w:val="00464941"/>
    <w:rsid w:val="00467039"/>
    <w:rsid w:val="00467DF2"/>
    <w:rsid w:val="00471149"/>
    <w:rsid w:val="0047320B"/>
    <w:rsid w:val="00476026"/>
    <w:rsid w:val="00480CE2"/>
    <w:rsid w:val="004818FC"/>
    <w:rsid w:val="00481F50"/>
    <w:rsid w:val="0048429A"/>
    <w:rsid w:val="004865AC"/>
    <w:rsid w:val="00486751"/>
    <w:rsid w:val="004907D3"/>
    <w:rsid w:val="00492AEC"/>
    <w:rsid w:val="00494DA4"/>
    <w:rsid w:val="00495D0C"/>
    <w:rsid w:val="00497D43"/>
    <w:rsid w:val="004A7E4E"/>
    <w:rsid w:val="004B12F7"/>
    <w:rsid w:val="004C1029"/>
    <w:rsid w:val="004C2CEE"/>
    <w:rsid w:val="004D6F14"/>
    <w:rsid w:val="004D7184"/>
    <w:rsid w:val="004E4DFA"/>
    <w:rsid w:val="004E5A71"/>
    <w:rsid w:val="004E5C08"/>
    <w:rsid w:val="004E60CA"/>
    <w:rsid w:val="004E6C01"/>
    <w:rsid w:val="004E6CA9"/>
    <w:rsid w:val="004F203E"/>
    <w:rsid w:val="004F2EC2"/>
    <w:rsid w:val="004F5BA4"/>
    <w:rsid w:val="004F68B8"/>
    <w:rsid w:val="005024D2"/>
    <w:rsid w:val="005054FA"/>
    <w:rsid w:val="005106BE"/>
    <w:rsid w:val="00516BD5"/>
    <w:rsid w:val="00520D1A"/>
    <w:rsid w:val="00520E6D"/>
    <w:rsid w:val="00522D66"/>
    <w:rsid w:val="00531E07"/>
    <w:rsid w:val="00532C3B"/>
    <w:rsid w:val="00542AEF"/>
    <w:rsid w:val="00543928"/>
    <w:rsid w:val="005441AE"/>
    <w:rsid w:val="00546BF6"/>
    <w:rsid w:val="00546C00"/>
    <w:rsid w:val="00546F6D"/>
    <w:rsid w:val="00550CC3"/>
    <w:rsid w:val="00554263"/>
    <w:rsid w:val="0055482C"/>
    <w:rsid w:val="00575B03"/>
    <w:rsid w:val="005801B1"/>
    <w:rsid w:val="005808F2"/>
    <w:rsid w:val="00580FAA"/>
    <w:rsid w:val="00581484"/>
    <w:rsid w:val="00585222"/>
    <w:rsid w:val="00585697"/>
    <w:rsid w:val="00586692"/>
    <w:rsid w:val="005A5705"/>
    <w:rsid w:val="005B0A55"/>
    <w:rsid w:val="005B0EAF"/>
    <w:rsid w:val="005B77FC"/>
    <w:rsid w:val="005C4791"/>
    <w:rsid w:val="005D2C05"/>
    <w:rsid w:val="005D5A91"/>
    <w:rsid w:val="005D7ACB"/>
    <w:rsid w:val="005E340C"/>
    <w:rsid w:val="005F2E49"/>
    <w:rsid w:val="005F3FD2"/>
    <w:rsid w:val="00601FFA"/>
    <w:rsid w:val="00602ECB"/>
    <w:rsid w:val="0060649A"/>
    <w:rsid w:val="00606E90"/>
    <w:rsid w:val="00613A5F"/>
    <w:rsid w:val="00614725"/>
    <w:rsid w:val="00614CB5"/>
    <w:rsid w:val="00624A3B"/>
    <w:rsid w:val="0062506A"/>
    <w:rsid w:val="00626D53"/>
    <w:rsid w:val="00627355"/>
    <w:rsid w:val="006279E7"/>
    <w:rsid w:val="006312E1"/>
    <w:rsid w:val="0063513F"/>
    <w:rsid w:val="006371E2"/>
    <w:rsid w:val="0063757C"/>
    <w:rsid w:val="006403B2"/>
    <w:rsid w:val="006445D5"/>
    <w:rsid w:val="006454D2"/>
    <w:rsid w:val="00647ACD"/>
    <w:rsid w:val="00650371"/>
    <w:rsid w:val="00651AB4"/>
    <w:rsid w:val="00653918"/>
    <w:rsid w:val="00654AA7"/>
    <w:rsid w:val="0065660C"/>
    <w:rsid w:val="00662260"/>
    <w:rsid w:val="00667A7C"/>
    <w:rsid w:val="0067041E"/>
    <w:rsid w:val="00673B19"/>
    <w:rsid w:val="00680168"/>
    <w:rsid w:val="00682371"/>
    <w:rsid w:val="00697210"/>
    <w:rsid w:val="006A020B"/>
    <w:rsid w:val="006A0518"/>
    <w:rsid w:val="006A4E2F"/>
    <w:rsid w:val="006A6C7E"/>
    <w:rsid w:val="006B064E"/>
    <w:rsid w:val="006B215D"/>
    <w:rsid w:val="006B39B3"/>
    <w:rsid w:val="006B4CB1"/>
    <w:rsid w:val="006B57BE"/>
    <w:rsid w:val="006B5EEA"/>
    <w:rsid w:val="006B760B"/>
    <w:rsid w:val="006C5BA9"/>
    <w:rsid w:val="006C737B"/>
    <w:rsid w:val="006D1C58"/>
    <w:rsid w:val="006D2448"/>
    <w:rsid w:val="006D698A"/>
    <w:rsid w:val="006E79FA"/>
    <w:rsid w:val="006E7A77"/>
    <w:rsid w:val="006F315D"/>
    <w:rsid w:val="0070330D"/>
    <w:rsid w:val="00703872"/>
    <w:rsid w:val="0071054C"/>
    <w:rsid w:val="007128F7"/>
    <w:rsid w:val="00726F96"/>
    <w:rsid w:val="00741298"/>
    <w:rsid w:val="00746AAC"/>
    <w:rsid w:val="00747421"/>
    <w:rsid w:val="007502CD"/>
    <w:rsid w:val="007506D5"/>
    <w:rsid w:val="007560A8"/>
    <w:rsid w:val="00756B80"/>
    <w:rsid w:val="00764091"/>
    <w:rsid w:val="00764183"/>
    <w:rsid w:val="007661C5"/>
    <w:rsid w:val="00766CD0"/>
    <w:rsid w:val="00770AE9"/>
    <w:rsid w:val="007714BC"/>
    <w:rsid w:val="00772082"/>
    <w:rsid w:val="00772949"/>
    <w:rsid w:val="0077630B"/>
    <w:rsid w:val="007768A9"/>
    <w:rsid w:val="00780655"/>
    <w:rsid w:val="00780967"/>
    <w:rsid w:val="00782EA6"/>
    <w:rsid w:val="007836ED"/>
    <w:rsid w:val="007843DA"/>
    <w:rsid w:val="007846E7"/>
    <w:rsid w:val="0078552F"/>
    <w:rsid w:val="00786484"/>
    <w:rsid w:val="007924FE"/>
    <w:rsid w:val="00792AED"/>
    <w:rsid w:val="007943D1"/>
    <w:rsid w:val="0079559D"/>
    <w:rsid w:val="007A4379"/>
    <w:rsid w:val="007A6B05"/>
    <w:rsid w:val="007B1305"/>
    <w:rsid w:val="007B2788"/>
    <w:rsid w:val="007B41D4"/>
    <w:rsid w:val="007B6E71"/>
    <w:rsid w:val="007B7B5C"/>
    <w:rsid w:val="007C0581"/>
    <w:rsid w:val="007C1E20"/>
    <w:rsid w:val="007C3131"/>
    <w:rsid w:val="007D637D"/>
    <w:rsid w:val="007E38AF"/>
    <w:rsid w:val="007E3D3B"/>
    <w:rsid w:val="007E44A8"/>
    <w:rsid w:val="007E4516"/>
    <w:rsid w:val="007F0A49"/>
    <w:rsid w:val="007F54ED"/>
    <w:rsid w:val="007F721E"/>
    <w:rsid w:val="0080561F"/>
    <w:rsid w:val="00812BA2"/>
    <w:rsid w:val="00816309"/>
    <w:rsid w:val="0081704B"/>
    <w:rsid w:val="00817522"/>
    <w:rsid w:val="008178E3"/>
    <w:rsid w:val="008211A8"/>
    <w:rsid w:val="00834E4A"/>
    <w:rsid w:val="00836603"/>
    <w:rsid w:val="00837215"/>
    <w:rsid w:val="008374A4"/>
    <w:rsid w:val="0083751A"/>
    <w:rsid w:val="00843BD7"/>
    <w:rsid w:val="008456D7"/>
    <w:rsid w:val="008510C9"/>
    <w:rsid w:val="008514BA"/>
    <w:rsid w:val="00852DEA"/>
    <w:rsid w:val="00852E83"/>
    <w:rsid w:val="00855FAD"/>
    <w:rsid w:val="008577CC"/>
    <w:rsid w:val="0086054C"/>
    <w:rsid w:val="008609AA"/>
    <w:rsid w:val="00865463"/>
    <w:rsid w:val="00865A4B"/>
    <w:rsid w:val="00876AF3"/>
    <w:rsid w:val="00885C49"/>
    <w:rsid w:val="00885FB7"/>
    <w:rsid w:val="008906E4"/>
    <w:rsid w:val="0089175C"/>
    <w:rsid w:val="008928E3"/>
    <w:rsid w:val="00893529"/>
    <w:rsid w:val="00893ADB"/>
    <w:rsid w:val="008941A9"/>
    <w:rsid w:val="00894D9B"/>
    <w:rsid w:val="008A044E"/>
    <w:rsid w:val="008A0C2B"/>
    <w:rsid w:val="008B1341"/>
    <w:rsid w:val="008B2122"/>
    <w:rsid w:val="008C085E"/>
    <w:rsid w:val="008C4C4F"/>
    <w:rsid w:val="008C589B"/>
    <w:rsid w:val="008C74E1"/>
    <w:rsid w:val="008D0867"/>
    <w:rsid w:val="008D32E8"/>
    <w:rsid w:val="008D5CD0"/>
    <w:rsid w:val="008E1434"/>
    <w:rsid w:val="008E36B2"/>
    <w:rsid w:val="008E4014"/>
    <w:rsid w:val="008F17F1"/>
    <w:rsid w:val="008F24BA"/>
    <w:rsid w:val="008F2D3C"/>
    <w:rsid w:val="008F37F7"/>
    <w:rsid w:val="008F3A94"/>
    <w:rsid w:val="008F77D8"/>
    <w:rsid w:val="00901600"/>
    <w:rsid w:val="009118A3"/>
    <w:rsid w:val="009175AF"/>
    <w:rsid w:val="00920534"/>
    <w:rsid w:val="00924456"/>
    <w:rsid w:val="00925AC7"/>
    <w:rsid w:val="00934C0D"/>
    <w:rsid w:val="00936331"/>
    <w:rsid w:val="0094276C"/>
    <w:rsid w:val="009438FF"/>
    <w:rsid w:val="00944474"/>
    <w:rsid w:val="00944EE5"/>
    <w:rsid w:val="0094658F"/>
    <w:rsid w:val="00952001"/>
    <w:rsid w:val="00957AB4"/>
    <w:rsid w:val="00960643"/>
    <w:rsid w:val="00960CD5"/>
    <w:rsid w:val="00961C8A"/>
    <w:rsid w:val="00962AD1"/>
    <w:rsid w:val="0096618C"/>
    <w:rsid w:val="0097089B"/>
    <w:rsid w:val="009708F5"/>
    <w:rsid w:val="009715A3"/>
    <w:rsid w:val="00971675"/>
    <w:rsid w:val="0097344C"/>
    <w:rsid w:val="00976CED"/>
    <w:rsid w:val="00977D52"/>
    <w:rsid w:val="009807F8"/>
    <w:rsid w:val="009815B9"/>
    <w:rsid w:val="009923DE"/>
    <w:rsid w:val="0099756B"/>
    <w:rsid w:val="009A09DE"/>
    <w:rsid w:val="009A133A"/>
    <w:rsid w:val="009A7785"/>
    <w:rsid w:val="009B610C"/>
    <w:rsid w:val="009B7521"/>
    <w:rsid w:val="009B79E9"/>
    <w:rsid w:val="009C4CF7"/>
    <w:rsid w:val="009C62C8"/>
    <w:rsid w:val="009D170D"/>
    <w:rsid w:val="009D1B00"/>
    <w:rsid w:val="009E2EA4"/>
    <w:rsid w:val="009E48CA"/>
    <w:rsid w:val="009F1948"/>
    <w:rsid w:val="009F2FD3"/>
    <w:rsid w:val="009F4CFC"/>
    <w:rsid w:val="009F6CAA"/>
    <w:rsid w:val="00A00352"/>
    <w:rsid w:val="00A051D9"/>
    <w:rsid w:val="00A053A7"/>
    <w:rsid w:val="00A06EC9"/>
    <w:rsid w:val="00A111F5"/>
    <w:rsid w:val="00A121E0"/>
    <w:rsid w:val="00A24AEE"/>
    <w:rsid w:val="00A310A0"/>
    <w:rsid w:val="00A3245A"/>
    <w:rsid w:val="00A3391A"/>
    <w:rsid w:val="00A33E0D"/>
    <w:rsid w:val="00A348A4"/>
    <w:rsid w:val="00A34D5E"/>
    <w:rsid w:val="00A36D10"/>
    <w:rsid w:val="00A40CF8"/>
    <w:rsid w:val="00A411CC"/>
    <w:rsid w:val="00A42C84"/>
    <w:rsid w:val="00A44FA0"/>
    <w:rsid w:val="00A475C3"/>
    <w:rsid w:val="00A50297"/>
    <w:rsid w:val="00A52CB0"/>
    <w:rsid w:val="00A53446"/>
    <w:rsid w:val="00A53FFA"/>
    <w:rsid w:val="00A554B1"/>
    <w:rsid w:val="00A565E0"/>
    <w:rsid w:val="00A629AF"/>
    <w:rsid w:val="00A7090C"/>
    <w:rsid w:val="00A709BF"/>
    <w:rsid w:val="00A71821"/>
    <w:rsid w:val="00A71A1A"/>
    <w:rsid w:val="00A72684"/>
    <w:rsid w:val="00A76826"/>
    <w:rsid w:val="00A8170E"/>
    <w:rsid w:val="00A83B8B"/>
    <w:rsid w:val="00A84B07"/>
    <w:rsid w:val="00A84F03"/>
    <w:rsid w:val="00A86D55"/>
    <w:rsid w:val="00AA1927"/>
    <w:rsid w:val="00AA55A6"/>
    <w:rsid w:val="00AA79A5"/>
    <w:rsid w:val="00AB4389"/>
    <w:rsid w:val="00AB61A2"/>
    <w:rsid w:val="00AB63A8"/>
    <w:rsid w:val="00AB77F6"/>
    <w:rsid w:val="00AC0F27"/>
    <w:rsid w:val="00AC5E0D"/>
    <w:rsid w:val="00AC744C"/>
    <w:rsid w:val="00AD098D"/>
    <w:rsid w:val="00AD12AA"/>
    <w:rsid w:val="00AD5645"/>
    <w:rsid w:val="00AD7240"/>
    <w:rsid w:val="00AE08D6"/>
    <w:rsid w:val="00AE0F22"/>
    <w:rsid w:val="00AE2AF3"/>
    <w:rsid w:val="00AE306A"/>
    <w:rsid w:val="00AE7A0F"/>
    <w:rsid w:val="00AE7AC0"/>
    <w:rsid w:val="00AF5E19"/>
    <w:rsid w:val="00AF6B6E"/>
    <w:rsid w:val="00B02FE4"/>
    <w:rsid w:val="00B03347"/>
    <w:rsid w:val="00B05C05"/>
    <w:rsid w:val="00B0613D"/>
    <w:rsid w:val="00B11110"/>
    <w:rsid w:val="00B130AC"/>
    <w:rsid w:val="00B1463D"/>
    <w:rsid w:val="00B1643F"/>
    <w:rsid w:val="00B16ADE"/>
    <w:rsid w:val="00B17A95"/>
    <w:rsid w:val="00B230AD"/>
    <w:rsid w:val="00B232A9"/>
    <w:rsid w:val="00B25EDB"/>
    <w:rsid w:val="00B32F41"/>
    <w:rsid w:val="00B353B8"/>
    <w:rsid w:val="00B37AE7"/>
    <w:rsid w:val="00B37B3D"/>
    <w:rsid w:val="00B40CD7"/>
    <w:rsid w:val="00B4378D"/>
    <w:rsid w:val="00B44E22"/>
    <w:rsid w:val="00B46075"/>
    <w:rsid w:val="00B46F5F"/>
    <w:rsid w:val="00B47A74"/>
    <w:rsid w:val="00B52A53"/>
    <w:rsid w:val="00B57006"/>
    <w:rsid w:val="00B62C93"/>
    <w:rsid w:val="00B65952"/>
    <w:rsid w:val="00B67212"/>
    <w:rsid w:val="00B67944"/>
    <w:rsid w:val="00B709BF"/>
    <w:rsid w:val="00B71288"/>
    <w:rsid w:val="00B71D93"/>
    <w:rsid w:val="00B73705"/>
    <w:rsid w:val="00B80154"/>
    <w:rsid w:val="00B83C0D"/>
    <w:rsid w:val="00B851E9"/>
    <w:rsid w:val="00B8722A"/>
    <w:rsid w:val="00B951D3"/>
    <w:rsid w:val="00BA33F4"/>
    <w:rsid w:val="00BA73E2"/>
    <w:rsid w:val="00BA7EFB"/>
    <w:rsid w:val="00BB0CAC"/>
    <w:rsid w:val="00BB1C6F"/>
    <w:rsid w:val="00BB1D8E"/>
    <w:rsid w:val="00BB2D18"/>
    <w:rsid w:val="00BC05D4"/>
    <w:rsid w:val="00BC140F"/>
    <w:rsid w:val="00BC1604"/>
    <w:rsid w:val="00BC4573"/>
    <w:rsid w:val="00BC77D3"/>
    <w:rsid w:val="00BD075F"/>
    <w:rsid w:val="00BD1B00"/>
    <w:rsid w:val="00BD5D12"/>
    <w:rsid w:val="00BE03CD"/>
    <w:rsid w:val="00BE191F"/>
    <w:rsid w:val="00BE289D"/>
    <w:rsid w:val="00BF5FF0"/>
    <w:rsid w:val="00C0067F"/>
    <w:rsid w:val="00C041F9"/>
    <w:rsid w:val="00C04CB4"/>
    <w:rsid w:val="00C0631B"/>
    <w:rsid w:val="00C069B5"/>
    <w:rsid w:val="00C128A3"/>
    <w:rsid w:val="00C17186"/>
    <w:rsid w:val="00C20383"/>
    <w:rsid w:val="00C20758"/>
    <w:rsid w:val="00C20B8F"/>
    <w:rsid w:val="00C2216D"/>
    <w:rsid w:val="00C2248F"/>
    <w:rsid w:val="00C32115"/>
    <w:rsid w:val="00C3311F"/>
    <w:rsid w:val="00C3404D"/>
    <w:rsid w:val="00C348EB"/>
    <w:rsid w:val="00C35A9B"/>
    <w:rsid w:val="00C412FE"/>
    <w:rsid w:val="00C47B13"/>
    <w:rsid w:val="00C55EF3"/>
    <w:rsid w:val="00C6345D"/>
    <w:rsid w:val="00C64855"/>
    <w:rsid w:val="00C70D2A"/>
    <w:rsid w:val="00C7134E"/>
    <w:rsid w:val="00C74727"/>
    <w:rsid w:val="00C74F4A"/>
    <w:rsid w:val="00C771B7"/>
    <w:rsid w:val="00C847D1"/>
    <w:rsid w:val="00C84C18"/>
    <w:rsid w:val="00C85CB5"/>
    <w:rsid w:val="00C906CD"/>
    <w:rsid w:val="00C9162D"/>
    <w:rsid w:val="00C97E3B"/>
    <w:rsid w:val="00CA156B"/>
    <w:rsid w:val="00CA2049"/>
    <w:rsid w:val="00CA2D38"/>
    <w:rsid w:val="00CA5F6C"/>
    <w:rsid w:val="00CA799C"/>
    <w:rsid w:val="00CB1238"/>
    <w:rsid w:val="00CB5A2D"/>
    <w:rsid w:val="00CC01B7"/>
    <w:rsid w:val="00CC212D"/>
    <w:rsid w:val="00CC7892"/>
    <w:rsid w:val="00CD0676"/>
    <w:rsid w:val="00CD0BB4"/>
    <w:rsid w:val="00CD0D99"/>
    <w:rsid w:val="00CD265D"/>
    <w:rsid w:val="00CD504F"/>
    <w:rsid w:val="00CD50D5"/>
    <w:rsid w:val="00CD5FBA"/>
    <w:rsid w:val="00CD7732"/>
    <w:rsid w:val="00CD7CAF"/>
    <w:rsid w:val="00CF0516"/>
    <w:rsid w:val="00CF0A79"/>
    <w:rsid w:val="00CF3914"/>
    <w:rsid w:val="00CF413B"/>
    <w:rsid w:val="00CF4238"/>
    <w:rsid w:val="00CF7BEB"/>
    <w:rsid w:val="00D00302"/>
    <w:rsid w:val="00D0085D"/>
    <w:rsid w:val="00D032B9"/>
    <w:rsid w:val="00D06FF0"/>
    <w:rsid w:val="00D14193"/>
    <w:rsid w:val="00D14B9C"/>
    <w:rsid w:val="00D23993"/>
    <w:rsid w:val="00D23E2F"/>
    <w:rsid w:val="00D25A91"/>
    <w:rsid w:val="00D27227"/>
    <w:rsid w:val="00D31546"/>
    <w:rsid w:val="00D31EF8"/>
    <w:rsid w:val="00D3450C"/>
    <w:rsid w:val="00D34E26"/>
    <w:rsid w:val="00D410A3"/>
    <w:rsid w:val="00D44EF0"/>
    <w:rsid w:val="00D45DB6"/>
    <w:rsid w:val="00D45F02"/>
    <w:rsid w:val="00D46158"/>
    <w:rsid w:val="00D528C6"/>
    <w:rsid w:val="00D56BBA"/>
    <w:rsid w:val="00D602D8"/>
    <w:rsid w:val="00D60A02"/>
    <w:rsid w:val="00D66D12"/>
    <w:rsid w:val="00D66FE8"/>
    <w:rsid w:val="00D70C50"/>
    <w:rsid w:val="00D7389E"/>
    <w:rsid w:val="00D83EA7"/>
    <w:rsid w:val="00D84E05"/>
    <w:rsid w:val="00D8684D"/>
    <w:rsid w:val="00D968E1"/>
    <w:rsid w:val="00DA24B0"/>
    <w:rsid w:val="00DA2621"/>
    <w:rsid w:val="00DA41D1"/>
    <w:rsid w:val="00DA5034"/>
    <w:rsid w:val="00DA5845"/>
    <w:rsid w:val="00DB3912"/>
    <w:rsid w:val="00DB6EF1"/>
    <w:rsid w:val="00DC507F"/>
    <w:rsid w:val="00DD2119"/>
    <w:rsid w:val="00DD5610"/>
    <w:rsid w:val="00DD56F6"/>
    <w:rsid w:val="00DE0E76"/>
    <w:rsid w:val="00DE57A7"/>
    <w:rsid w:val="00DF2639"/>
    <w:rsid w:val="00DF5950"/>
    <w:rsid w:val="00DF623E"/>
    <w:rsid w:val="00DF6485"/>
    <w:rsid w:val="00DF69CE"/>
    <w:rsid w:val="00E02723"/>
    <w:rsid w:val="00E10041"/>
    <w:rsid w:val="00E10B7B"/>
    <w:rsid w:val="00E11D13"/>
    <w:rsid w:val="00E1245C"/>
    <w:rsid w:val="00E12A31"/>
    <w:rsid w:val="00E14AAF"/>
    <w:rsid w:val="00E23A5F"/>
    <w:rsid w:val="00E2634D"/>
    <w:rsid w:val="00E26460"/>
    <w:rsid w:val="00E30667"/>
    <w:rsid w:val="00E3307B"/>
    <w:rsid w:val="00E468FE"/>
    <w:rsid w:val="00E47C2E"/>
    <w:rsid w:val="00E50FE9"/>
    <w:rsid w:val="00E51CBA"/>
    <w:rsid w:val="00E55970"/>
    <w:rsid w:val="00E55D1D"/>
    <w:rsid w:val="00E560C0"/>
    <w:rsid w:val="00E66A46"/>
    <w:rsid w:val="00E72662"/>
    <w:rsid w:val="00E80B84"/>
    <w:rsid w:val="00E82D28"/>
    <w:rsid w:val="00E84536"/>
    <w:rsid w:val="00E84866"/>
    <w:rsid w:val="00E8772B"/>
    <w:rsid w:val="00E911E4"/>
    <w:rsid w:val="00E91AE8"/>
    <w:rsid w:val="00E920F8"/>
    <w:rsid w:val="00E92C08"/>
    <w:rsid w:val="00E934A8"/>
    <w:rsid w:val="00E93C66"/>
    <w:rsid w:val="00E943B5"/>
    <w:rsid w:val="00EA6E20"/>
    <w:rsid w:val="00EB3DB4"/>
    <w:rsid w:val="00EB67DC"/>
    <w:rsid w:val="00EB7718"/>
    <w:rsid w:val="00EC14DA"/>
    <w:rsid w:val="00EC16AA"/>
    <w:rsid w:val="00EC41DC"/>
    <w:rsid w:val="00ED26DC"/>
    <w:rsid w:val="00EE18D0"/>
    <w:rsid w:val="00EE3DAE"/>
    <w:rsid w:val="00EE589B"/>
    <w:rsid w:val="00EE7355"/>
    <w:rsid w:val="00EF0AF1"/>
    <w:rsid w:val="00EF1CC8"/>
    <w:rsid w:val="00EF2AF2"/>
    <w:rsid w:val="00EF2F66"/>
    <w:rsid w:val="00F005BF"/>
    <w:rsid w:val="00F02DA4"/>
    <w:rsid w:val="00F02EA1"/>
    <w:rsid w:val="00F046A3"/>
    <w:rsid w:val="00F0724C"/>
    <w:rsid w:val="00F10AE0"/>
    <w:rsid w:val="00F111F5"/>
    <w:rsid w:val="00F12ECC"/>
    <w:rsid w:val="00F201AF"/>
    <w:rsid w:val="00F21E81"/>
    <w:rsid w:val="00F2267B"/>
    <w:rsid w:val="00F23A12"/>
    <w:rsid w:val="00F24C78"/>
    <w:rsid w:val="00F34065"/>
    <w:rsid w:val="00F3472C"/>
    <w:rsid w:val="00F37832"/>
    <w:rsid w:val="00F37C72"/>
    <w:rsid w:val="00F41DEF"/>
    <w:rsid w:val="00F43F61"/>
    <w:rsid w:val="00F454D9"/>
    <w:rsid w:val="00F463F5"/>
    <w:rsid w:val="00F47A3A"/>
    <w:rsid w:val="00F54813"/>
    <w:rsid w:val="00F62E34"/>
    <w:rsid w:val="00F62F2A"/>
    <w:rsid w:val="00F639B3"/>
    <w:rsid w:val="00F659ED"/>
    <w:rsid w:val="00F7164A"/>
    <w:rsid w:val="00F7538E"/>
    <w:rsid w:val="00F822DD"/>
    <w:rsid w:val="00F8381D"/>
    <w:rsid w:val="00F84D4F"/>
    <w:rsid w:val="00F85530"/>
    <w:rsid w:val="00F91C80"/>
    <w:rsid w:val="00F92E81"/>
    <w:rsid w:val="00F9683D"/>
    <w:rsid w:val="00F97E2A"/>
    <w:rsid w:val="00FA192F"/>
    <w:rsid w:val="00FA24AA"/>
    <w:rsid w:val="00FA27DF"/>
    <w:rsid w:val="00FA6C74"/>
    <w:rsid w:val="00FB1B8C"/>
    <w:rsid w:val="00FB2547"/>
    <w:rsid w:val="00FB2C0F"/>
    <w:rsid w:val="00FC3F6B"/>
    <w:rsid w:val="00FC602F"/>
    <w:rsid w:val="00FC7F0C"/>
    <w:rsid w:val="00FD052B"/>
    <w:rsid w:val="00FD3A84"/>
    <w:rsid w:val="00FD4696"/>
    <w:rsid w:val="00FD5061"/>
    <w:rsid w:val="00FD7890"/>
    <w:rsid w:val="00FE2561"/>
    <w:rsid w:val="00FE4E63"/>
    <w:rsid w:val="00FE4FE4"/>
    <w:rsid w:val="00FE59E1"/>
    <w:rsid w:val="00FE6FB5"/>
    <w:rsid w:val="00FE7CB4"/>
    <w:rsid w:val="00FF54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43CBE"/>
  <w15:chartTrackingRefBased/>
  <w15:docId w15:val="{B014BE9C-4A7E-4FDD-9894-E311B7F12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color w:val="333F4F"/>
        <w:kern w:val="2"/>
        <w:sz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E55D1D"/>
    <w:pPr>
      <w:spacing w:before="100" w:beforeAutospacing="1" w:after="100" w:afterAutospacing="1" w:line="240" w:lineRule="auto"/>
      <w:outlineLvl w:val="1"/>
    </w:pPr>
    <w:rPr>
      <w:rFonts w:ascii="Times New Roman" w:eastAsia="Times New Roman" w:hAnsi="Times New Roman" w:cs="Times New Roman"/>
      <w:b/>
      <w:bCs/>
      <w:color w:val="auto"/>
      <w:kern w:val="0"/>
      <w:sz w:val="36"/>
      <w:szCs w:val="36"/>
      <w:lang w:eastAsia="en-GB"/>
      <w14:ligatures w14:val="none"/>
    </w:rPr>
  </w:style>
  <w:style w:type="paragraph" w:styleId="Heading3">
    <w:name w:val="heading 3"/>
    <w:basedOn w:val="Normal"/>
    <w:next w:val="Normal"/>
    <w:link w:val="Heading3Char"/>
    <w:uiPriority w:val="9"/>
    <w:semiHidden/>
    <w:unhideWhenUsed/>
    <w:qFormat/>
    <w:rsid w:val="006B57B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5D1D"/>
    <w:rPr>
      <w:rFonts w:ascii="Times New Roman" w:eastAsia="Times New Roman" w:hAnsi="Times New Roman" w:cs="Times New Roman"/>
      <w:b/>
      <w:bCs/>
      <w:color w:val="auto"/>
      <w:kern w:val="0"/>
      <w:sz w:val="36"/>
      <w:szCs w:val="36"/>
      <w:lang w:eastAsia="en-GB"/>
      <w14:ligatures w14:val="none"/>
    </w:rPr>
  </w:style>
  <w:style w:type="character" w:styleId="Hyperlink">
    <w:name w:val="Hyperlink"/>
    <w:basedOn w:val="DefaultParagraphFont"/>
    <w:uiPriority w:val="99"/>
    <w:unhideWhenUsed/>
    <w:rsid w:val="00E55D1D"/>
    <w:rPr>
      <w:color w:val="0000FF"/>
      <w:u w:val="single"/>
    </w:rPr>
  </w:style>
  <w:style w:type="character" w:styleId="Strong">
    <w:name w:val="Strong"/>
    <w:basedOn w:val="DefaultParagraphFont"/>
    <w:uiPriority w:val="22"/>
    <w:qFormat/>
    <w:rsid w:val="00E55D1D"/>
    <w:rPr>
      <w:b/>
      <w:bCs/>
    </w:rPr>
  </w:style>
  <w:style w:type="paragraph" w:styleId="ListParagraph">
    <w:name w:val="List Paragraph"/>
    <w:basedOn w:val="Normal"/>
    <w:uiPriority w:val="34"/>
    <w:qFormat/>
    <w:rsid w:val="008C589B"/>
    <w:pPr>
      <w:spacing w:after="0" w:line="240" w:lineRule="auto"/>
      <w:ind w:left="720"/>
    </w:pPr>
    <w:rPr>
      <w:rFonts w:asciiTheme="minorHAnsi" w:hAnsiTheme="minorHAnsi" w:cstheme="minorBidi"/>
      <w:color w:val="auto"/>
      <w:kern w:val="0"/>
      <w:szCs w:val="22"/>
      <w14:ligatures w14:val="none"/>
    </w:rPr>
  </w:style>
  <w:style w:type="paragraph" w:styleId="NormalWeb">
    <w:name w:val="Normal (Web)"/>
    <w:basedOn w:val="Normal"/>
    <w:uiPriority w:val="99"/>
    <w:semiHidden/>
    <w:unhideWhenUsed/>
    <w:rsid w:val="002E2445"/>
    <w:pPr>
      <w:spacing w:before="100" w:beforeAutospacing="1" w:after="100" w:afterAutospacing="1" w:line="240" w:lineRule="auto"/>
    </w:pPr>
    <w:rPr>
      <w:rFonts w:ascii="Times New Roman" w:eastAsia="Times New Roman" w:hAnsi="Times New Roman" w:cs="Times New Roman"/>
      <w:color w:val="auto"/>
      <w:kern w:val="0"/>
      <w:sz w:val="24"/>
      <w:szCs w:val="24"/>
      <w:lang w:eastAsia="en-GB"/>
      <w14:ligatures w14:val="none"/>
    </w:rPr>
  </w:style>
  <w:style w:type="character" w:styleId="FollowedHyperlink">
    <w:name w:val="FollowedHyperlink"/>
    <w:basedOn w:val="DefaultParagraphFont"/>
    <w:uiPriority w:val="99"/>
    <w:semiHidden/>
    <w:unhideWhenUsed/>
    <w:rsid w:val="0001664F"/>
    <w:rPr>
      <w:color w:val="954F72" w:themeColor="followedHyperlink"/>
      <w:u w:val="single"/>
    </w:rPr>
  </w:style>
  <w:style w:type="paragraph" w:styleId="Bibliography">
    <w:name w:val="Bibliography"/>
    <w:basedOn w:val="Normal"/>
    <w:next w:val="Normal"/>
    <w:uiPriority w:val="37"/>
    <w:unhideWhenUsed/>
    <w:rsid w:val="0022204B"/>
    <w:pPr>
      <w:tabs>
        <w:tab w:val="left" w:pos="384"/>
      </w:tabs>
      <w:spacing w:after="240" w:line="240" w:lineRule="auto"/>
      <w:ind w:left="384" w:hanging="384"/>
    </w:pPr>
  </w:style>
  <w:style w:type="paragraph" w:styleId="Header">
    <w:name w:val="header"/>
    <w:basedOn w:val="Normal"/>
    <w:link w:val="HeaderChar"/>
    <w:uiPriority w:val="99"/>
    <w:unhideWhenUsed/>
    <w:rsid w:val="00E12A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A31"/>
  </w:style>
  <w:style w:type="paragraph" w:styleId="Footer">
    <w:name w:val="footer"/>
    <w:basedOn w:val="Normal"/>
    <w:link w:val="FooterChar"/>
    <w:uiPriority w:val="99"/>
    <w:unhideWhenUsed/>
    <w:rsid w:val="00E12A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A31"/>
  </w:style>
  <w:style w:type="paragraph" w:styleId="CommentText">
    <w:name w:val="annotation text"/>
    <w:basedOn w:val="Normal"/>
    <w:link w:val="CommentTextChar"/>
    <w:uiPriority w:val="99"/>
    <w:unhideWhenUsed/>
    <w:rsid w:val="00961C8A"/>
    <w:pPr>
      <w:spacing w:after="0" w:line="240" w:lineRule="auto"/>
    </w:pPr>
    <w:rPr>
      <w:rFonts w:ascii="Calibri" w:hAnsi="Calibri" w:cs="Calibri"/>
      <w:color w:val="auto"/>
      <w:kern w:val="0"/>
      <w:sz w:val="20"/>
      <w14:ligatures w14:val="none"/>
    </w:rPr>
  </w:style>
  <w:style w:type="character" w:customStyle="1" w:styleId="CommentTextChar">
    <w:name w:val="Comment Text Char"/>
    <w:basedOn w:val="DefaultParagraphFont"/>
    <w:link w:val="CommentText"/>
    <w:uiPriority w:val="99"/>
    <w:rsid w:val="00961C8A"/>
    <w:rPr>
      <w:rFonts w:ascii="Calibri" w:hAnsi="Calibri" w:cs="Calibri"/>
      <w:color w:val="auto"/>
      <w:kern w:val="0"/>
      <w:sz w:val="20"/>
      <w14:ligatures w14:val="none"/>
    </w:rPr>
  </w:style>
  <w:style w:type="paragraph" w:styleId="PlainText">
    <w:name w:val="Plain Text"/>
    <w:basedOn w:val="Normal"/>
    <w:link w:val="PlainTextChar"/>
    <w:uiPriority w:val="99"/>
    <w:semiHidden/>
    <w:unhideWhenUsed/>
    <w:rsid w:val="00961C8A"/>
    <w:pPr>
      <w:spacing w:after="0" w:line="240" w:lineRule="auto"/>
    </w:pPr>
    <w:rPr>
      <w:rFonts w:eastAsia="Times New Roman" w:cs="Calibri"/>
      <w:color w:val="auto"/>
      <w:kern w:val="0"/>
      <w:sz w:val="20"/>
      <w:szCs w:val="21"/>
      <w14:ligatures w14:val="none"/>
    </w:rPr>
  </w:style>
  <w:style w:type="character" w:customStyle="1" w:styleId="PlainTextChar">
    <w:name w:val="Plain Text Char"/>
    <w:basedOn w:val="DefaultParagraphFont"/>
    <w:link w:val="PlainText"/>
    <w:uiPriority w:val="99"/>
    <w:semiHidden/>
    <w:rsid w:val="00961C8A"/>
    <w:rPr>
      <w:rFonts w:eastAsia="Times New Roman" w:cs="Calibri"/>
      <w:color w:val="auto"/>
      <w:kern w:val="0"/>
      <w:sz w:val="20"/>
      <w:szCs w:val="21"/>
      <w14:ligatures w14:val="none"/>
    </w:rPr>
  </w:style>
  <w:style w:type="paragraph" w:styleId="Revision">
    <w:name w:val="Revision"/>
    <w:hidden/>
    <w:uiPriority w:val="99"/>
    <w:semiHidden/>
    <w:rsid w:val="0048429A"/>
    <w:pPr>
      <w:spacing w:after="0" w:line="240" w:lineRule="auto"/>
    </w:pPr>
  </w:style>
  <w:style w:type="character" w:customStyle="1" w:styleId="Heading3Char">
    <w:name w:val="Heading 3 Char"/>
    <w:basedOn w:val="DefaultParagraphFont"/>
    <w:link w:val="Heading3"/>
    <w:uiPriority w:val="9"/>
    <w:semiHidden/>
    <w:rsid w:val="006B57BE"/>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5838">
      <w:bodyDiv w:val="1"/>
      <w:marLeft w:val="0"/>
      <w:marRight w:val="0"/>
      <w:marTop w:val="0"/>
      <w:marBottom w:val="0"/>
      <w:divBdr>
        <w:top w:val="none" w:sz="0" w:space="0" w:color="auto"/>
        <w:left w:val="none" w:sz="0" w:space="0" w:color="auto"/>
        <w:bottom w:val="none" w:sz="0" w:space="0" w:color="auto"/>
        <w:right w:val="none" w:sz="0" w:space="0" w:color="auto"/>
      </w:divBdr>
    </w:div>
    <w:div w:id="639309764">
      <w:bodyDiv w:val="1"/>
      <w:marLeft w:val="0"/>
      <w:marRight w:val="0"/>
      <w:marTop w:val="0"/>
      <w:marBottom w:val="0"/>
      <w:divBdr>
        <w:top w:val="none" w:sz="0" w:space="0" w:color="auto"/>
        <w:left w:val="none" w:sz="0" w:space="0" w:color="auto"/>
        <w:bottom w:val="none" w:sz="0" w:space="0" w:color="auto"/>
        <w:right w:val="none" w:sz="0" w:space="0" w:color="auto"/>
      </w:divBdr>
    </w:div>
    <w:div w:id="1011182381">
      <w:bodyDiv w:val="1"/>
      <w:marLeft w:val="0"/>
      <w:marRight w:val="0"/>
      <w:marTop w:val="0"/>
      <w:marBottom w:val="0"/>
      <w:divBdr>
        <w:top w:val="none" w:sz="0" w:space="0" w:color="auto"/>
        <w:left w:val="none" w:sz="0" w:space="0" w:color="auto"/>
        <w:bottom w:val="none" w:sz="0" w:space="0" w:color="auto"/>
        <w:right w:val="none" w:sz="0" w:space="0" w:color="auto"/>
      </w:divBdr>
      <w:divsChild>
        <w:div w:id="439833974">
          <w:marLeft w:val="0"/>
          <w:marRight w:val="0"/>
          <w:marTop w:val="0"/>
          <w:marBottom w:val="0"/>
          <w:divBdr>
            <w:top w:val="single" w:sz="2" w:space="0" w:color="E5E7EB"/>
            <w:left w:val="single" w:sz="2" w:space="0" w:color="E5E7EB"/>
            <w:bottom w:val="single" w:sz="2" w:space="0" w:color="E5E7EB"/>
            <w:right w:val="single" w:sz="2" w:space="0" w:color="E5E7EB"/>
          </w:divBdr>
          <w:divsChild>
            <w:div w:id="1222011997">
              <w:marLeft w:val="0"/>
              <w:marRight w:val="0"/>
              <w:marTop w:val="0"/>
              <w:marBottom w:val="0"/>
              <w:divBdr>
                <w:top w:val="single" w:sz="2" w:space="0" w:color="E5E7EB"/>
                <w:left w:val="single" w:sz="2" w:space="0" w:color="E5E7EB"/>
                <w:bottom w:val="single" w:sz="2" w:space="0" w:color="E5E7EB"/>
                <w:right w:val="single" w:sz="2" w:space="0" w:color="E5E7EB"/>
              </w:divBdr>
            </w:div>
            <w:div w:id="1099712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84209010">
      <w:bodyDiv w:val="1"/>
      <w:marLeft w:val="0"/>
      <w:marRight w:val="0"/>
      <w:marTop w:val="0"/>
      <w:marBottom w:val="0"/>
      <w:divBdr>
        <w:top w:val="none" w:sz="0" w:space="0" w:color="auto"/>
        <w:left w:val="none" w:sz="0" w:space="0" w:color="auto"/>
        <w:bottom w:val="none" w:sz="0" w:space="0" w:color="auto"/>
        <w:right w:val="none" w:sz="0" w:space="0" w:color="auto"/>
      </w:divBdr>
      <w:divsChild>
        <w:div w:id="1059865546">
          <w:marLeft w:val="0"/>
          <w:marRight w:val="0"/>
          <w:marTop w:val="0"/>
          <w:marBottom w:val="0"/>
          <w:divBdr>
            <w:top w:val="none" w:sz="0" w:space="0" w:color="auto"/>
            <w:left w:val="none" w:sz="0" w:space="0" w:color="auto"/>
            <w:bottom w:val="none" w:sz="0" w:space="0" w:color="auto"/>
            <w:right w:val="none" w:sz="0" w:space="0" w:color="auto"/>
          </w:divBdr>
          <w:divsChild>
            <w:div w:id="18454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15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ona@fionadayconsulting.co.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C7CBB-2BDA-4EA3-AE60-FD84B4E89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25005</Words>
  <Characters>142530</Characters>
  <Application>Microsoft Office Word</Application>
  <DocSecurity>0</DocSecurity>
  <Lines>1187</Lines>
  <Paragraphs>334</Paragraphs>
  <ScaleCrop>false</ScaleCrop>
  <Company/>
  <LinksUpToDate>false</LinksUpToDate>
  <CharactersWithSpaces>16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Day</dc:creator>
  <cp:keywords/>
  <dc:description/>
  <cp:lastModifiedBy>Fiona Day Consulting</cp:lastModifiedBy>
  <cp:revision>19</cp:revision>
  <dcterms:created xsi:type="dcterms:W3CDTF">2024-02-21T17:45:00Z</dcterms:created>
  <dcterms:modified xsi:type="dcterms:W3CDTF">2024-04-0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aIMiqWR"/&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